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751A741" w14:textId="7210455E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t>Name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of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Journal: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color w:val="000000"/>
        </w:rPr>
        <w:t>World</w:t>
      </w:r>
      <w:r w:rsidR="00B12CF5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color w:val="000000"/>
        </w:rPr>
        <w:t>Journal</w:t>
      </w:r>
      <w:r w:rsidR="00B12CF5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color w:val="000000"/>
        </w:rPr>
        <w:t>of</w:t>
      </w:r>
      <w:r w:rsidR="00B12CF5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color w:val="000000"/>
        </w:rPr>
        <w:t>Gastrointestinal</w:t>
      </w:r>
      <w:r w:rsidR="00B12CF5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color w:val="000000"/>
        </w:rPr>
        <w:t>Pathophysiology</w:t>
      </w:r>
    </w:p>
    <w:p w14:paraId="728A4AFE" w14:textId="3E81157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t>Manuscript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NO: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5888</w:t>
      </w:r>
    </w:p>
    <w:p w14:paraId="3E6BDF12" w14:textId="6A9B4A2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t>Manuscript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Type: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IEW</w:t>
      </w:r>
    </w:p>
    <w:p w14:paraId="4B59857D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462DEFB" w14:textId="70C995A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t>Potential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role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of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67F10" w:rsidRPr="00EF606B">
        <w:rPr>
          <w:rFonts w:ascii="Book Antiqua" w:eastAsia="Book Antiqua" w:hAnsi="Book Antiqua" w:cs="Book Antiqua"/>
          <w:b/>
          <w:color w:val="000000"/>
        </w:rPr>
        <w:t>micro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67F10" w:rsidRPr="00EF606B">
        <w:rPr>
          <w:rFonts w:ascii="Book Antiqua" w:eastAsia="Book Antiqua" w:hAnsi="Book Antiqua" w:cs="Book Antiqua"/>
          <w:b/>
          <w:color w:val="000000"/>
        </w:rPr>
        <w:t>ribonucleic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67F10" w:rsidRPr="00EF606B">
        <w:rPr>
          <w:rFonts w:ascii="Book Antiqua" w:eastAsia="Book Antiqua" w:hAnsi="Book Antiqua" w:cs="Book Antiqua"/>
          <w:b/>
          <w:color w:val="000000"/>
        </w:rPr>
        <w:t>acid</w:t>
      </w:r>
      <w:r w:rsidR="00B11D87" w:rsidRPr="00EF606B">
        <w:rPr>
          <w:rFonts w:ascii="Book Antiqua" w:eastAsia="Book Antiqua" w:hAnsi="Book Antiqua" w:cs="Book Antiqua"/>
          <w:b/>
          <w:color w:val="000000"/>
        </w:rPr>
        <w:t>s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in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screening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for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anal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cancer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in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human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papilloma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virus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and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11D87" w:rsidRPr="00EF606B">
        <w:rPr>
          <w:rFonts w:ascii="Book Antiqua" w:eastAsia="Book Antiqua" w:hAnsi="Book Antiqua" w:cs="Book Antiqua"/>
          <w:b/>
          <w:color w:val="000000"/>
        </w:rPr>
        <w:t>human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11D87" w:rsidRPr="00EF606B">
        <w:rPr>
          <w:rFonts w:ascii="Book Antiqua" w:eastAsia="Book Antiqua" w:hAnsi="Book Antiqua" w:cs="Book Antiqua"/>
          <w:b/>
          <w:color w:val="000000"/>
        </w:rPr>
        <w:t>immunodeficiency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11D87" w:rsidRPr="00EF606B">
        <w:rPr>
          <w:rFonts w:ascii="Book Antiqua" w:eastAsia="Book Antiqua" w:hAnsi="Book Antiqua" w:cs="Book Antiqua"/>
          <w:b/>
          <w:color w:val="000000"/>
        </w:rPr>
        <w:t>virus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related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malignancies</w:t>
      </w:r>
    </w:p>
    <w:p w14:paraId="20112378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4C8A75BB" w14:textId="126DE97B" w:rsidR="00A77B3E" w:rsidRPr="00EF606B" w:rsidRDefault="00B11D87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t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l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screening</w:t>
      </w:r>
    </w:p>
    <w:p w14:paraId="76D3572E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4C46E28" w14:textId="45F7020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Sam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ta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l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llou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m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ugha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l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li-Muhtasi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sri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zk</w:t>
      </w:r>
    </w:p>
    <w:p w14:paraId="1EC2C47B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0F87541" w14:textId="2E8A0DAD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t>Sama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l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itar,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par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log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eri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ivers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iru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ir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0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banon</w:t>
      </w:r>
    </w:p>
    <w:p w14:paraId="46B71EE5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7A2920B0" w14:textId="1D43330E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t>Tal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allouz,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Nesrin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izk,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par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dicin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eri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ivers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ir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d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nt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ir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0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banon</w:t>
      </w:r>
    </w:p>
    <w:p w14:paraId="16D7F68D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761A4760" w14:textId="41CC609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t>Same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oughan,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par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rger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eri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ivers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ir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d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nt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ir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0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banon</w:t>
      </w:r>
    </w:p>
    <w:p w14:paraId="69312B01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E4BAC64" w14:textId="7C11438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t>Hal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ali-Muhtasib,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par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n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ru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cover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eri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ivers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iru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ir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0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banon</w:t>
      </w:r>
    </w:p>
    <w:p w14:paraId="582148CD" w14:textId="329007DE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14:paraId="0FF2BD76" w14:textId="669CAAAA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t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sign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ro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ir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raf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er</w:t>
      </w:r>
      <w:r w:rsidR="00B11D87" w:rsidRPr="00EF606B">
        <w:rPr>
          <w:rFonts w:ascii="Book Antiqua" w:eastAsia="Book Antiqua" w:hAnsi="Book Antiqua" w:cs="Book Antiqua"/>
          <w:color w:val="000000"/>
        </w:rPr>
        <w:t>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llou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ibu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ri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er</w:t>
      </w:r>
      <w:r w:rsidR="00B11D87" w:rsidRPr="00EF606B">
        <w:rPr>
          <w:rFonts w:ascii="Book Antiqua" w:eastAsia="Book Antiqua" w:hAnsi="Book Antiqua" w:cs="Book Antiqua"/>
          <w:color w:val="000000"/>
        </w:rPr>
        <w:t>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t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llou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l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yz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ta</w:t>
      </w:r>
      <w:r w:rsidR="00B11D87" w:rsidRPr="00EF606B">
        <w:rPr>
          <w:rFonts w:ascii="Book Antiqua" w:eastAsia="Book Antiqua" w:hAnsi="Book Antiqua" w:cs="Book Antiqua"/>
          <w:color w:val="000000"/>
        </w:rPr>
        <w:t>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ugh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li-Muhtasib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z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ibu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cep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iew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di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er</w:t>
      </w:r>
      <w:r w:rsidR="00B11D87" w:rsidRPr="00EF606B">
        <w:rPr>
          <w:rFonts w:ascii="Book Antiqua" w:eastAsia="Book Antiqua" w:hAnsi="Book Antiqua" w:cs="Book Antiqua"/>
          <w:color w:val="000000"/>
        </w:rPr>
        <w:t>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t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llou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ugh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li-Muhtasib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z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vid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i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prov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r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ublished.</w:t>
      </w:r>
    </w:p>
    <w:p w14:paraId="6E5B1B4D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8334518" w14:textId="5D31FF6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lastRenderedPageBreak/>
        <w:t>Correspondi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Nesrin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izk,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ssistant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par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dicin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eri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ivers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ir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d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nt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a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lh</w:t>
      </w:r>
      <w:r w:rsidR="000C3A60"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ir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0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ban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r00@aub.edu.lb</w:t>
      </w:r>
    </w:p>
    <w:p w14:paraId="21EE87C2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6DACF61" w14:textId="71C9305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r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7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1</w:t>
      </w:r>
    </w:p>
    <w:p w14:paraId="23529508" w14:textId="22D3930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ri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4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1</w:t>
      </w:r>
    </w:p>
    <w:p w14:paraId="322C10C0" w14:textId="59001219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94D27" w:rsidRPr="00B94D27">
        <w:rPr>
          <w:rFonts w:ascii="Book Antiqua" w:eastAsia="Book Antiqua" w:hAnsi="Book Antiqua" w:cs="Book Antiqua"/>
          <w:color w:val="000000"/>
        </w:rPr>
        <w:t>May 19, 2021</w:t>
      </w:r>
    </w:p>
    <w:p w14:paraId="5F8B5C1B" w14:textId="233EB8D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00596728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  <w:sectPr w:rsidR="00A77B3E" w:rsidRPr="00EF606B" w:rsidSect="00C66FBA">
          <w:footerReference w:type="default" r:id="rId8"/>
          <w:type w:val="continuous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48ECA563" w14:textId="77777777" w:rsidR="00C66FBA" w:rsidRPr="00EF606B" w:rsidRDefault="00C66FBA" w:rsidP="00EF606B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br w:type="page"/>
      </w:r>
    </w:p>
    <w:p w14:paraId="00D719DD" w14:textId="3830F32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5707ECD5" w14:textId="0847C75B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Despi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vanc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retro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a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ART)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B11D87"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B11D87"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B11D87"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B11D87" w:rsidRPr="00EF606B">
        <w:rPr>
          <w:rFonts w:ascii="Book Antiqua" w:eastAsia="Book Antiqua" w:hAnsi="Book Antiqua" w:cs="Book Antiqua"/>
          <w:color w:val="000000"/>
        </w:rPr>
        <w:t>(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1D87" w:rsidRPr="00EF606B">
        <w:rPr>
          <w:rFonts w:ascii="Book Antiqua" w:eastAsia="Book Antiqua" w:hAnsi="Book Antiqua" w:cs="Book Antiqua"/>
          <w:color w:val="000000"/>
        </w:rPr>
        <w:t>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inu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j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lob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ubl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al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s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w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rta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val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ge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op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v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PLWH)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HPV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m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xu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mit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m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rldwid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-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ge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re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lignancie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ni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d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quamo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cessit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i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ho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p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k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c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urren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hod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ea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as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i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n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ecific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estigat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es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ircul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B11D87" w:rsidRPr="00EF606B">
        <w:rPr>
          <w:rFonts w:ascii="Book Antiqua" w:eastAsia="Book Antiqua" w:hAnsi="Book Antiqua" w:cs="Book Antiqua"/>
          <w:color w:val="000000"/>
        </w:rPr>
        <w:t>micr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B11D87" w:rsidRPr="00EF606B">
        <w:rPr>
          <w:rFonts w:ascii="Book Antiqua" w:eastAsia="Book Antiqua" w:hAnsi="Book Antiqua" w:cs="Book Antiqua"/>
          <w:color w:val="000000"/>
        </w:rPr>
        <w:t>ribonucle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B11D87" w:rsidRPr="00EF606B">
        <w:rPr>
          <w:rFonts w:ascii="Book Antiqua" w:eastAsia="Book Antiqua" w:hAnsi="Book Antiqua" w:cs="Book Antiqua"/>
          <w:color w:val="000000"/>
        </w:rPr>
        <w:t>ac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B11D87" w:rsidRPr="00EF606B">
        <w:rPr>
          <w:rFonts w:ascii="Book Antiqua" w:eastAsia="Book Antiqua" w:hAnsi="Book Antiqua" w:cs="Book Antiqua"/>
          <w:color w:val="000000"/>
        </w:rPr>
        <w:t>(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DD3882" w:rsidRPr="00EF606B">
        <w:rPr>
          <w:rFonts w:ascii="Book Antiqua" w:eastAsia="Book Antiqua" w:hAnsi="Book Antiqua" w:cs="Book Antiqua"/>
          <w:color w:val="000000"/>
        </w:rPr>
        <w:t>)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a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n-co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r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n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ltip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i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ibu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eas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r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ie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lec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-infec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c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demi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mita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i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ra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olv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agnos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eu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lu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cussed.</w:t>
      </w:r>
    </w:p>
    <w:p w14:paraId="66157C68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1529CD0" w14:textId="2861D680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F55658" w:rsidRPr="00EF606B">
        <w:rPr>
          <w:rFonts w:ascii="Book Antiqua" w:eastAsia="Book Antiqua" w:hAnsi="Book Antiqua" w:cs="Book Antiqua"/>
          <w:color w:val="000000"/>
        </w:rPr>
        <w:t>p</w:t>
      </w:r>
      <w:r w:rsidRPr="00EF606B">
        <w:rPr>
          <w:rFonts w:ascii="Book Antiqua" w:eastAsia="Book Antiqua" w:hAnsi="Book Antiqua" w:cs="Book Antiqua"/>
          <w:color w:val="000000"/>
        </w:rPr>
        <w:t>apillomavirus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F55658" w:rsidRPr="00EF606B">
        <w:rPr>
          <w:rFonts w:ascii="Book Antiqua" w:eastAsia="Book Antiqua" w:hAnsi="Book Antiqua" w:cs="Book Antiqua"/>
          <w:color w:val="000000"/>
        </w:rPr>
        <w:t>i</w:t>
      </w:r>
      <w:r w:rsidRPr="00EF606B">
        <w:rPr>
          <w:rFonts w:ascii="Book Antiqua" w:eastAsia="Book Antiqua" w:hAnsi="Book Antiqua" w:cs="Book Antiqua"/>
          <w:color w:val="000000"/>
        </w:rPr>
        <w:t>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Micr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ribonucle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acids</w:t>
      </w:r>
      <w:r w:rsidRPr="00EF606B">
        <w:rPr>
          <w:rFonts w:ascii="Book Antiqua" w:eastAsia="Book Antiqua" w:hAnsi="Book Antiqua" w:cs="Book Antiqua"/>
          <w:color w:val="000000"/>
        </w:rPr>
        <w:t>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</w:p>
    <w:p w14:paraId="3956BB25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F563D47" w14:textId="1FADED7F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t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llou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ugh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li-Muhtasib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z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micr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ribonucle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ac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lignanci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athophysi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ss</w:t>
      </w:r>
    </w:p>
    <w:p w14:paraId="3A79A788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81CE4F8" w14:textId="176B1E2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lastRenderedPageBreak/>
        <w:t>Cor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(HPV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m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xu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mit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rldwid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op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v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(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DD3882" w:rsidRPr="00EF606B">
        <w:rPr>
          <w:rFonts w:ascii="Book Antiqua" w:eastAsia="Book Antiqua" w:hAnsi="Book Antiqua" w:cs="Book Antiqua"/>
          <w:color w:val="000000"/>
        </w:rPr>
        <w:t>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qui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lignancie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epend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acqui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immu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syndrome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ct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ys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C3A60" w:rsidRPr="00EF606B">
        <w:rPr>
          <w:rFonts w:ascii="Book Antiqua" w:eastAsia="Book Antiqua" w:hAnsi="Book Antiqua" w:cs="Book Antiqua"/>
          <w:color w:val="000000"/>
        </w:rPr>
        <w:t>micr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C3A60" w:rsidRPr="00EF606B">
        <w:rPr>
          <w:rFonts w:ascii="Book Antiqua" w:eastAsia="Book Antiqua" w:hAnsi="Book Antiqua" w:cs="Book Antiqua"/>
          <w:color w:val="000000"/>
        </w:rPr>
        <w:t>ribonucle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C3A60" w:rsidRPr="00EF606B">
        <w:rPr>
          <w:rFonts w:ascii="Book Antiqua" w:eastAsia="Book Antiqua" w:hAnsi="Book Antiqua" w:cs="Book Antiqua"/>
          <w:color w:val="000000"/>
        </w:rPr>
        <w:t>ac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C3A60" w:rsidRPr="00EF606B">
        <w:rPr>
          <w:rFonts w:ascii="Book Antiqua" w:eastAsia="Book Antiqua" w:hAnsi="Book Antiqua" w:cs="Book Antiqua"/>
          <w:color w:val="000000"/>
        </w:rPr>
        <w:t>(miRNAs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re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a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w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ys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n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re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r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cu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ort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lica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urr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r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</w:p>
    <w:p w14:paraId="62E3A330" w14:textId="77777777" w:rsidR="00963F94" w:rsidRPr="00EF606B" w:rsidRDefault="00963F94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hAnsi="Book Antiqua"/>
        </w:rPr>
        <w:br w:type="page"/>
      </w:r>
    </w:p>
    <w:p w14:paraId="1BD5CF33" w14:textId="3D82EDA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747A9F61" w14:textId="64DB949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9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proximate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690000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op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tim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v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HIV)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spi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vanc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retro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a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ART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umb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ien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ces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0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rta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op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v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PLWH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ma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2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rta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llnes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cre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bstanti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a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in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cr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pportunis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rodu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6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bsta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rove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in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utcom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3-5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ough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f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ecta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ng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g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tribu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6,7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ge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gin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rd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bstanti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pul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gin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demi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posi’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rcom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ggress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-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mphoma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as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agn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f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agn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963F94" w:rsidRPr="00EF606B">
        <w:rPr>
          <w:rFonts w:ascii="Book Antiqua" w:eastAsia="Book Antiqua" w:hAnsi="Book Antiqua" w:cs="Book Antiqua"/>
          <w:color w:val="000000"/>
        </w:rPr>
        <w:t>a</w:t>
      </w:r>
      <w:r w:rsidR="00DD3882" w:rsidRPr="00EF606B">
        <w:rPr>
          <w:rFonts w:ascii="Book Antiqua" w:eastAsia="Book Antiqua" w:hAnsi="Book Antiqua" w:cs="Book Antiqua"/>
          <w:color w:val="000000"/>
        </w:rPr>
        <w:t>cqui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963F94" w:rsidRPr="00EF606B">
        <w:rPr>
          <w:rFonts w:ascii="Book Antiqua" w:eastAsia="Book Antiqua" w:hAnsi="Book Antiqua" w:cs="Book Antiqua"/>
          <w:color w:val="000000"/>
        </w:rPr>
        <w:t>i</w:t>
      </w:r>
      <w:r w:rsidR="00DD3882" w:rsidRPr="00EF606B">
        <w:rPr>
          <w:rFonts w:ascii="Book Antiqua" w:eastAsia="Book Antiqua" w:hAnsi="Book Antiqua" w:cs="Book Antiqua"/>
          <w:color w:val="000000"/>
        </w:rPr>
        <w:t>mmu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963F94" w:rsidRPr="00EF606B">
        <w:rPr>
          <w:rFonts w:ascii="Book Antiqua" w:eastAsia="Book Antiqua" w:hAnsi="Book Antiqua" w:cs="Book Antiqua"/>
          <w:color w:val="000000"/>
        </w:rPr>
        <w:t>d</w:t>
      </w:r>
      <w:r w:rsidR="00DD3882" w:rsidRPr="00EF606B">
        <w:rPr>
          <w:rFonts w:ascii="Book Antiqua" w:eastAsia="Book Antiqua" w:hAnsi="Book Antiqua" w:cs="Book Antiqua"/>
          <w:color w:val="000000"/>
        </w:rPr>
        <w:t>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963F94" w:rsidRPr="00EF606B">
        <w:rPr>
          <w:rFonts w:ascii="Book Antiqua" w:eastAsia="Book Antiqua" w:hAnsi="Book Antiqua" w:cs="Book Antiqua"/>
          <w:color w:val="000000"/>
        </w:rPr>
        <w:t>s</w:t>
      </w:r>
      <w:r w:rsidR="00DD3882" w:rsidRPr="00EF606B">
        <w:rPr>
          <w:rFonts w:ascii="Book Antiqua" w:eastAsia="Book Antiqua" w:hAnsi="Book Antiqua" w:cs="Book Antiqua"/>
          <w:color w:val="000000"/>
        </w:rPr>
        <w:t>yndr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D3882" w:rsidRPr="00EF606B">
        <w:rPr>
          <w:rFonts w:ascii="Book Antiqua" w:eastAsia="Book Antiqua" w:hAnsi="Book Antiqua" w:cs="Book Antiqua"/>
          <w:color w:val="000000"/>
        </w:rPr>
        <w:t>(</w:t>
      </w:r>
      <w:r w:rsidRPr="00EF606B">
        <w:rPr>
          <w:rFonts w:ascii="Book Antiqua" w:eastAsia="Book Antiqua" w:hAnsi="Book Antiqua" w:cs="Book Antiqua"/>
          <w:color w:val="000000"/>
        </w:rPr>
        <w:t>AIDS</w:t>
      </w:r>
      <w:r w:rsidR="00963F94" w:rsidRPr="00EF606B">
        <w:rPr>
          <w:rFonts w:ascii="Book Antiqua" w:eastAsia="Book Antiqua" w:hAnsi="Book Antiqua" w:cs="Book Antiqua"/>
          <w:color w:val="000000"/>
        </w:rPr>
        <w:t>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rm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IDS-defi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n-A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finin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cinom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dgk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mphom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patocell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cinom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ing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ogniz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ccu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c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a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u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8-11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a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hi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6B2F20">
        <w:rPr>
          <w:rFonts w:ascii="Book Antiqua" w:eastAsia="Book Antiqua" w:hAnsi="Book Antiqua" w:cs="Book Antiqua"/>
          <w:color w:val="000000"/>
        </w:rPr>
        <w:t xml:space="preserve">non-AIDS defining cancers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val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ge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pula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HPV)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2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</w:p>
    <w:p w14:paraId="1F4153DC" w14:textId="6C02D436" w:rsidR="00A77B3E" w:rsidRPr="00EF606B" w:rsidRDefault="00064B85" w:rsidP="00EF606B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m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xu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mit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m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rldwide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3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thel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i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om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fferenc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bo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ecific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ogenit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theliu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p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ges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c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5-2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side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-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HR-HPV)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18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4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ge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R-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-gra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raepithel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s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sequent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ogenit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opharynx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bo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9.9%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80</w:t>
      </w:r>
      <w:r w:rsidR="00963F94" w:rsidRPr="00EF606B">
        <w:rPr>
          <w:rFonts w:ascii="Book Antiqua" w:eastAsia="Book Antiqua" w:hAnsi="Book Antiqua" w:cs="Book Antiqua"/>
          <w:color w:val="000000"/>
        </w:rPr>
        <w:t>%</w:t>
      </w:r>
      <w:r w:rsidRPr="00EF606B">
        <w:rPr>
          <w:rFonts w:ascii="Book Antiqua" w:eastAsia="Book Antiqua" w:hAnsi="Book Antiqua" w:cs="Book Antiqua"/>
          <w:color w:val="000000"/>
        </w:rPr>
        <w:t>-90%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quamo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ASCC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R-HPV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5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main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v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ear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C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rticular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6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nd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er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-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pul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wev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n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urren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hods</w:t>
      </w:r>
      <w:r w:rsidR="001723B0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ear</w:t>
      </w:r>
      <w:r w:rsidR="001723B0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as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qui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ecializ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quipment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di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e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i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specific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proximate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5%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n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approximate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5%)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7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u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ntif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n-invas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ho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rucial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</w:p>
    <w:p w14:paraId="283AF012" w14:textId="3EE34A09" w:rsidR="00A77B3E" w:rsidRPr="00EF606B" w:rsidRDefault="00805BBD" w:rsidP="00EF606B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Micr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bonucle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miRNAs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emerg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clinic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usefu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molec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bet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manage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trea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man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typ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cance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HPV-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cancer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sh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de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involv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path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diseas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Giv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molec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mechanis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involv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develop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st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unclea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characteriz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contex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identif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relev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coul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hel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elucid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ro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prog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ASC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w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hel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prev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tre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64B85" w:rsidRPr="00EF606B">
        <w:rPr>
          <w:rFonts w:ascii="Book Antiqua" w:eastAsia="Book Antiqua" w:hAnsi="Book Antiqua" w:cs="Book Antiqua"/>
          <w:color w:val="000000"/>
        </w:rPr>
        <w:t>cancer.</w:t>
      </w:r>
    </w:p>
    <w:p w14:paraId="7818B183" w14:textId="18829A00" w:rsidR="00A77B3E" w:rsidRPr="00EF606B" w:rsidRDefault="00064B85" w:rsidP="00EF606B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ie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c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chanis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derly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demi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ct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cu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peci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ividua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lement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eu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o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-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pulations.</w:t>
      </w:r>
    </w:p>
    <w:p w14:paraId="665ED9A9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FD117F6" w14:textId="6190CABB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HIV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fection</w:t>
      </w:r>
    </w:p>
    <w:p w14:paraId="221D8E47" w14:textId="6870972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us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g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ID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tro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o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o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p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ngle-strand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lecul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p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a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am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cod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curs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assifi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ructu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or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ructu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l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tri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psi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CA)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ucleocapsi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r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curs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k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rticl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ly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bsequen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ces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gener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velo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p12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p41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cod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zymes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FF6EB9" w:rsidRPr="00EF606B">
        <w:rPr>
          <w:rFonts w:ascii="Book Antiqua" w:eastAsia="Book Antiqua" w:hAnsi="Book Antiqua" w:cs="Book Antiqua"/>
          <w:color w:val="000000"/>
        </w:rPr>
        <w:t>(PR)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er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criptas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gras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cod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s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ement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cess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Vif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Vp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Nef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8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62E801A6" w14:textId="622B890B" w:rsidR="00A77B3E" w:rsidRPr="00EF606B" w:rsidRDefault="00064B85" w:rsidP="00EF606B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I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nvelop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glycoprote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ediat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I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ntr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ind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imar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ceptor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4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olecule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xpress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arge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4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onocytes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acrophages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I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ntr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quir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ind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hemokin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oreceptor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CR5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XCR4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19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Vir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ntr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follow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vers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ranscrip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vir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NA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genome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tegra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viru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ula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genome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ynthesi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vir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genome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ssembl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udd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newl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form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virions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he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new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vir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tein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duced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fec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ver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atency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20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79941E8F" w14:textId="093E3BAC" w:rsidR="00A77B3E" w:rsidRPr="00EF606B" w:rsidRDefault="00064B85" w:rsidP="00EF606B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I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arget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kil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4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onocytes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acrophages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icrogli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oweve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a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arget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I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fec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ubsequen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estruc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4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21,22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42654B4F" w14:textId="5523847C" w:rsidR="00A77B3E" w:rsidRPr="00EF606B" w:rsidRDefault="00064B85" w:rsidP="00EF606B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echanism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underly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4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eath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til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efined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ermissivit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tatu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4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I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fec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etermin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athwa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i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(Figur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1)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bortively-infected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23,24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ductivel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fected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25-28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IV-uninfec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(bystander)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4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underg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eath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rough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ifferen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echanisms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27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4306FD2D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7E2B7B44" w14:textId="2C61538A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HIV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fection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D8+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ell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responses</w:t>
      </w:r>
    </w:p>
    <w:p w14:paraId="6524CA53" w14:textId="6948470B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d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ress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73736A" w:rsidRPr="00EF606B">
        <w:rPr>
          <w:rFonts w:ascii="Book Antiqua" w:eastAsia="Book Antiqua" w:hAnsi="Book Antiqua" w:cs="Book Antiqua"/>
          <w:color w:val="000000"/>
        </w:rPr>
        <w:t>l</w:t>
      </w:r>
      <w:r w:rsidRPr="00EF606B">
        <w:rPr>
          <w:rFonts w:ascii="Book Antiqua" w:eastAsia="Book Antiqua" w:hAnsi="Book Antiqua" w:cs="Book Antiqua"/>
          <w:color w:val="000000"/>
        </w:rPr>
        <w:t>ymphopeni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ai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pons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ort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imin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ogn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ccu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ep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n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ces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g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j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stocompatibi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le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MHC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3E1DF8" w:rsidRPr="00EF606B">
        <w:rPr>
          <w:rFonts w:ascii="Book Antiqua" w:eastAsia="Book Antiqua" w:hAnsi="Book Antiqua" w:cs="Book Antiqua"/>
          <w:color w:val="000000"/>
        </w:rPr>
        <w:t>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lecu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rfa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ogn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llow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sca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en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a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anzym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for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l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-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ki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lication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29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spi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v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ste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e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pon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i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e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30-32]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ttribu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cto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metim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e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t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n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ervoi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s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bs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rfa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nd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ogn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33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esting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p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cap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ogn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ul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H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rfa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Fig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)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34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rieu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35]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-regul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rfa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H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e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ai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-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tur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di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pi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ta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ab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ca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rveillance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36,37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ro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im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ver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n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C66FBA" w:rsidRPr="00EF606B">
        <w:rPr>
          <w:rFonts w:ascii="Book Antiqua" w:eastAsia="Book Antiqua" w:hAnsi="Book Antiqua" w:cs="Book Antiqua"/>
          <w:color w:val="000000"/>
        </w:rPr>
        <w:t>inhibi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C66FBA" w:rsidRPr="00EF606B">
        <w:rPr>
          <w:rFonts w:ascii="Book Antiqua" w:eastAsia="Book Antiqua" w:hAnsi="Book Antiqua" w:cs="Book Antiqua"/>
          <w:color w:val="000000"/>
        </w:rPr>
        <w:t>molecu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C66FBA" w:rsidRPr="00EF606B">
        <w:rPr>
          <w:rFonts w:ascii="Book Antiqua" w:eastAsia="Book Antiqua" w:hAnsi="Book Antiqua" w:cs="Book Antiqua"/>
          <w:color w:val="000000"/>
        </w:rPr>
        <w:t>(Fig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C66FBA" w:rsidRPr="00EF606B">
        <w:rPr>
          <w:rFonts w:ascii="Book Antiqua" w:eastAsia="Book Antiqua" w:hAnsi="Book Antiqua" w:cs="Book Antiqua"/>
          <w:color w:val="000000"/>
        </w:rPr>
        <w:t>2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ro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lamma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efo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ai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n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ponse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38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ortant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a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a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c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scepti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re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tox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39,40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n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g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cli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g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41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-apopto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pert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p12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ibu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cline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42,43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a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n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ere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qui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inta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-med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pon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gain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44,45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g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bpop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ress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utoimmu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ea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ibu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361C4D"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ibi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ponse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46]</w:t>
      </w:r>
      <w:r w:rsidRPr="00EF606B">
        <w:rPr>
          <w:rFonts w:ascii="Book Antiqua" w:eastAsia="Book Antiqua" w:hAnsi="Book Antiqua" w:cs="Book Antiqua"/>
          <w:color w:val="000000"/>
        </w:rPr>
        <w:t>.</w:t>
      </w:r>
    </w:p>
    <w:p w14:paraId="4F72BE46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7FFA6163" w14:textId="19E5325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HPV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genome</w:t>
      </w:r>
    </w:p>
    <w:p w14:paraId="43770AA0" w14:textId="2FA0CEF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eregulat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ula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teins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clud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53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tinoblastoma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DB7862"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(pRb)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u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ediat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pitheli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ransforma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alignancy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genom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onsist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ircula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ncod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arl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tein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1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2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4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5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6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7</w:t>
      </w:r>
      <w:r w:rsidR="00E21801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at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tein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1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2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(Figur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3)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1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2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la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mportan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plica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ind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vir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plica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rigin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herea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4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tein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volv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vir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lease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5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6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7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vir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ncoprotein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hos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increas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xpress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ctivit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nhanc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lifera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-infec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pitheli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1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2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tructur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tein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form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vir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B041B4"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apsid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7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48DF791C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03610F9" w14:textId="51A415A0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HPV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infection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CD8+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cell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responses</w:t>
      </w:r>
    </w:p>
    <w:p w14:paraId="7535E636" w14:textId="4C48B0AB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8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la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ke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spons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iv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ous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ode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how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xpress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</w:t>
      </w:r>
      <w:r w:rsidR="00A51C3D"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16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6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21801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and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7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tigen</w:t>
      </w:r>
      <w:r w:rsidR="009330A4"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cogniz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kill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ytotoxic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ymphocyt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(CTL)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48,49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fact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7-specific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T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etec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esion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ontain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0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8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cogniz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vir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tigen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esen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HC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/peptid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omplex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xpress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urfac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fec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terac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ufficien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duc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kill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fec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ignal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ctiva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endritic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viru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4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ighl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mportan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timulat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aintain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fficien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T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ctivation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1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eripher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loo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ononuclea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bookmarkStart w:id="0" w:name="OLE_LINK11"/>
      <w:bookmarkStart w:id="1" w:name="OLE_LINK12"/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BMC</w:t>
      </w:r>
      <w:bookmarkEnd w:id="0"/>
      <w:bookmarkEnd w:id="1"/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ultur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ealth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dividua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how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16-specific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4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-cel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T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spons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irec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16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2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6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/o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7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2-55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ctiva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irculator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4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8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igrat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eripher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loo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fec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issu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ealth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dividuals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6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terestingly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spons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ostl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etec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ome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ithou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rvic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traepitheli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neoplasia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(CIN)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7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es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ommonl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ome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IN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4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Nakagawa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B12CF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5]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how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bsenc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T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6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tein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ersistenc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16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fec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-infec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ome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ithou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quamou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traepitheli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esions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eregulat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HC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xpress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fec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(Figur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2)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ultipl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ow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gula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HC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xpress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rvic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ance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7]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arynge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apilloma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8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u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os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eptid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ransporte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1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tige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cess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(TAP1)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hos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moto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ppear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ownregula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16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18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7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atte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tein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ownregulat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moto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HC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las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eav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hain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59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ocumen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11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7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ind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AP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ransporte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tein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reb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lock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eptid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oad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HC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tigens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0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16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5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lay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equester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lastRenderedPageBreak/>
        <w:t>leukocy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antig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clas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omplex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Golgi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pparatus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u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event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ranspor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embran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urface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1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xpress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HC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I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odula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fec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arcinogenesis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HC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I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usuall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xpress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tige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esent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how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keratinocytes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rvic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emalignan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esion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ancer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upregulat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xpress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HC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I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ecaus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duc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-inflammator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ytokines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and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16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5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lock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xpress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olecules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2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2FCDA9F1" w14:textId="38A463C1" w:rsidR="00A77B3E" w:rsidRPr="00EF606B" w:rsidRDefault="00064B85" w:rsidP="00EF606B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Nevertheless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duc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ystemic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A82C8A"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edia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tein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(E6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7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thers)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uccessfu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vir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learanc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ealth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dividuals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C66FBA"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ontrast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I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fec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ead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gressiv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os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4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3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us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ve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ough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tige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esent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xpres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esen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eptid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urface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bsenc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4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8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fai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ainta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ctivit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us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fai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kil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-infec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.</w:t>
      </w:r>
    </w:p>
    <w:p w14:paraId="7FFD53FF" w14:textId="24F5DACD" w:rsidR="00A77B3E" w:rsidRPr="00EF606B" w:rsidRDefault="00064B85" w:rsidP="00EF606B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I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evelop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wid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pectrum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echanism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vad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sponses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Give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bilit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virus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odulat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ula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athway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fec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uninfec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u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urveillanc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sponses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4]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an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echanism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vas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ossibl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(Figur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2)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I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fect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irectl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directl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resul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rotecting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-infec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keratinocyt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TL-media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killing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refore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I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ffec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keratinocyt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8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u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favo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PV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pathogenesis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mportantly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a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rec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irec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hanc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i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/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mo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65-68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7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hanc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i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ge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1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teri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di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i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ttach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65,66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irec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regul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67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p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a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c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re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68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wev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a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w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w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ma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ar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e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r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estigation.</w:t>
      </w:r>
    </w:p>
    <w:p w14:paraId="348C487C" w14:textId="77777777" w:rsidR="00A77B3E" w:rsidRPr="00EF606B" w:rsidRDefault="00A77B3E" w:rsidP="00EF606B">
      <w:pPr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</w:rPr>
      </w:pPr>
    </w:p>
    <w:p w14:paraId="04C597CA" w14:textId="3DBA9F9F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lastRenderedPageBreak/>
        <w:t>Anal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quamous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ell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ancer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athogenesis</w:t>
      </w:r>
    </w:p>
    <w:p w14:paraId="230792CB" w14:textId="6F41D18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ASC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i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itio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quamo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s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u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liev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s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y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theliu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itio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c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f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ccurr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-abrasio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ividua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qui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u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propri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pon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e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ea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wev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si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th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l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a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9F2E95">
        <w:rPr>
          <w:rFonts w:ascii="Book Antiqua" w:eastAsia="Book Antiqua" w:hAnsi="Book Antiqua" w:cs="Book Antiqua"/>
          <w:color w:val="000000"/>
        </w:rPr>
        <w:t xml:space="preserve">either low-grade or high-grad (HSIL) </w:t>
      </w:r>
      <w:r w:rsidR="009F2E95"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quamous</w:t>
      </w:r>
      <w:r w:rsidR="009F2E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F2E95"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traepithelial</w:t>
      </w:r>
      <w:r w:rsidR="009F2E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F2E95"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es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9F2E95">
        <w:rPr>
          <w:rFonts w:ascii="Book Antiqua" w:eastAsia="Book Antiqua" w:hAnsi="Book Antiqua" w:cs="Book Antiqua"/>
          <w:color w:val="000000"/>
        </w:rPr>
        <w:t xml:space="preserve">, and can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r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assifi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raepithel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oplas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AIN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69,70]</w:t>
      </w:r>
      <w:r w:rsidRPr="00EF606B">
        <w:rPr>
          <w:rFonts w:ascii="Book Antiqua" w:eastAsia="Book Antiqua" w:hAnsi="Book Antiqua" w:cs="Book Antiqua"/>
          <w:color w:val="000000"/>
        </w:rPr>
        <w:t>.</w:t>
      </w:r>
    </w:p>
    <w:p w14:paraId="74974877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AC3EB73" w14:textId="5CC80A9F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al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quamous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ell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ancer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Epidemiology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risk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actors</w:t>
      </w:r>
    </w:p>
    <w:p w14:paraId="792C7C1B" w14:textId="5789D99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comm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854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or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rldwi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LOBO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timate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71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wev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demi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ng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v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cad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ea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val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C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orte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</w:t>
      </w:r>
      <w:r w:rsidR="00111284" w:rsidRPr="00EF606B">
        <w:rPr>
          <w:rFonts w:ascii="Book Antiqua" w:eastAsia="Book Antiqua" w:hAnsi="Book Antiqua" w:cs="Book Antiqua"/>
          <w:color w:val="000000"/>
        </w:rPr>
        <w:t>ni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</w:t>
      </w:r>
      <w:r w:rsidR="00111284" w:rsidRPr="00EF606B">
        <w:rPr>
          <w:rFonts w:ascii="Book Antiqua" w:eastAsia="Book Antiqua" w:hAnsi="Book Antiqua" w:cs="Book Antiqua"/>
          <w:color w:val="000000"/>
        </w:rPr>
        <w:t>ingdo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0%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r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0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72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05BBD" w:rsidRPr="00EF606B">
        <w:rPr>
          <w:rFonts w:ascii="Book Antiqua" w:eastAsia="Book Antiqua" w:hAnsi="Book Antiqua" w:cs="Book Antiqua"/>
          <w:color w:val="000000"/>
        </w:rPr>
        <w:t>Uni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05BBD" w:rsidRPr="00EF606B">
        <w:rPr>
          <w:rFonts w:ascii="Book Antiqua" w:eastAsia="Book Antiqua" w:hAnsi="Book Antiqua" w:cs="Book Antiqua"/>
          <w:color w:val="000000"/>
        </w:rPr>
        <w:t>St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or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mi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n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.9%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e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75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73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1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tim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09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43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74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ltip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ct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feti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umb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xu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rtner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okin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ep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cours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it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rt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75-77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0%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CC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u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in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e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por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MSM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ng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w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0</w:t>
      </w:r>
      <w:r w:rsidR="00963F94" w:rsidRPr="00EF606B">
        <w:rPr>
          <w:rFonts w:ascii="Book Antiqua" w:eastAsia="Book Antiqua" w:hAnsi="Book Antiqua" w:cs="Book Antiqua"/>
          <w:color w:val="000000"/>
        </w:rPr>
        <w:t>%</w:t>
      </w:r>
      <w:r w:rsidRPr="00EF606B">
        <w:rPr>
          <w:rFonts w:ascii="Book Antiqua" w:eastAsia="Book Antiqua" w:hAnsi="Book Antiqua" w:cs="Book Antiqua"/>
          <w:color w:val="000000"/>
        </w:rPr>
        <w:t>-60%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76,78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por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S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ach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0%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ie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79,80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ditional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p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ltip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R-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81,82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rprising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val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SI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r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pula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oplas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pul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a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terosexu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S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m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CC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S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ea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k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76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</w:p>
    <w:p w14:paraId="3AA21623" w14:textId="36B9DB09" w:rsidR="00A77B3E" w:rsidRPr="00EF606B" w:rsidRDefault="00064B85" w:rsidP="00EF606B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lastRenderedPageBreak/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bvio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ationshi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w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4B616F"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llustr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p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05BBD" w:rsidRPr="00EF606B">
        <w:rPr>
          <w:rFonts w:ascii="Book Antiqua" w:eastAsia="Book Antiqua" w:hAnsi="Book Antiqua" w:cs="Book Antiqua"/>
          <w:color w:val="000000"/>
        </w:rPr>
        <w:t>Uni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05BBD" w:rsidRPr="00EF606B">
        <w:rPr>
          <w:rFonts w:ascii="Book Antiqua" w:eastAsia="Book Antiqua" w:hAnsi="Book Antiqua" w:cs="Book Antiqua"/>
          <w:color w:val="000000"/>
        </w:rPr>
        <w:t>St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w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80</w:t>
      </w:r>
      <w:r w:rsidR="00111284" w:rsidRPr="00EF606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2005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73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uth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u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r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a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n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.4%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nu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vera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.7%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o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o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4B616F"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a-analy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chale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76]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es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val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I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S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or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bsta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ffer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w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neg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val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=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0.005)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R-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=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0.01)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val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log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bnorma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=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0.005)</w:t>
      </w:r>
      <w:r w:rsidR="004B616F"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w-gra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s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=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0.01)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y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or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stolog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bnormalitie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-gra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IN</w:t>
      </w:r>
      <w:r w:rsidR="008375EE"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eal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ific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ffer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w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S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neg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SM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76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o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or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0</w:t>
      </w:r>
      <w:r w:rsidR="005B70D1">
        <w:rPr>
          <w:rFonts w:ascii="Book Antiqua" w:eastAsia="Book Antiqua" w:hAnsi="Book Antiqua" w:cs="Book Antiqua"/>
          <w:color w:val="000000"/>
        </w:rPr>
        <w:t>,</w:t>
      </w:r>
      <w:r w:rsidRPr="00EF606B">
        <w:rPr>
          <w:rFonts w:ascii="Book Antiqua" w:eastAsia="Book Antiqua" w:hAnsi="Book Antiqua" w:cs="Book Antiqua"/>
          <w:color w:val="000000"/>
        </w:rPr>
        <w:t>00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son-yea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PY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S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0</w:t>
      </w:r>
      <w:r w:rsidR="005B70D1">
        <w:rPr>
          <w:rFonts w:ascii="Book Antiqua" w:eastAsia="Book Antiqua" w:hAnsi="Book Antiqua" w:cs="Book Antiqua"/>
          <w:color w:val="000000"/>
        </w:rPr>
        <w:t>,</w:t>
      </w:r>
      <w:r w:rsidRPr="00EF606B">
        <w:rPr>
          <w:rFonts w:ascii="Book Antiqua" w:eastAsia="Book Antiqua" w:hAnsi="Book Antiqua" w:cs="Book Antiqua"/>
          <w:color w:val="000000"/>
        </w:rPr>
        <w:t>00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neg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SM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83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a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6B2F20">
        <w:rPr>
          <w:rFonts w:ascii="Book Antiqua" w:eastAsia="Book Antiqua" w:hAnsi="Book Antiqua" w:cs="Book Antiqua"/>
          <w:color w:val="000000"/>
        </w:rPr>
        <w:t xml:space="preserve">AIDS defining cancers, </w:t>
      </w:r>
      <w:r w:rsidRPr="00EF606B">
        <w:rPr>
          <w:rFonts w:ascii="Book Antiqua" w:eastAsia="Book Antiqua" w:hAnsi="Book Antiqua" w:cs="Book Antiqua"/>
          <w:color w:val="000000"/>
        </w:rPr>
        <w:t>who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cre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f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rodu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C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%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8,76,84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ttribut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ng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fesp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low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ng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ge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iv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SI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CC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di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u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ltip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C039D" w:rsidRPr="00EF606B">
        <w:rPr>
          <w:rFonts w:ascii="Book Antiqua" w:eastAsia="Book Antiqua" w:hAnsi="Book Antiqua" w:cs="Book Antiqua"/>
          <w:color w:val="000000"/>
        </w:rPr>
        <w:t>Müll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8C039D" w:rsidRPr="00EF606B">
        <w:rPr>
          <w:rFonts w:ascii="Book Antiqua" w:eastAsia="Book Antiqua" w:hAnsi="Book Antiqua" w:cs="Book Antiqua"/>
          <w:color w:val="000000"/>
          <w:vertAlign w:val="superscript"/>
        </w:rPr>
        <w:t>82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or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m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ltip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a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neg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ividua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</w:p>
    <w:p w14:paraId="77382024" w14:textId="5FAEBEC3" w:rsidR="00A77B3E" w:rsidRPr="00EF606B" w:rsidRDefault="00064B85" w:rsidP="00EF606B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n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w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w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R-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ear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C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estigate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ividua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R-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ea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low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neg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ividua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sk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85]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bserv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we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ear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val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ditional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uth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or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crea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ear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a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ul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en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d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a-analy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ear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proximate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l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a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neg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ividua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mi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inding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or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R-HPV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86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e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ffe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ear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tablishe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a-analy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bov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ok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86]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repor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ssibl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n-significan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du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ear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w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nt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s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se-contr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wi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ho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w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n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rre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CC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uth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or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dic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-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ea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i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C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agnosi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yo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in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uth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u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C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n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nt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ligh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ort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r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r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fo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tablish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cancero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sion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87]</w:t>
      </w:r>
      <w:r w:rsidRPr="00EF606B">
        <w:rPr>
          <w:rFonts w:ascii="Book Antiqua" w:eastAsia="Book Antiqua" w:hAnsi="Book Antiqua" w:cs="Book Antiqua"/>
          <w:color w:val="000000"/>
        </w:rPr>
        <w:t>.</w:t>
      </w:r>
    </w:p>
    <w:p w14:paraId="3F3606B4" w14:textId="77777777" w:rsidR="00A77B3E" w:rsidRPr="00EF606B" w:rsidRDefault="00A77B3E" w:rsidP="00EF606B">
      <w:pPr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</w:rPr>
      </w:pPr>
    </w:p>
    <w:p w14:paraId="16AC0A86" w14:textId="65EEA67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Anal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cancer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screening</w:t>
      </w:r>
    </w:p>
    <w:p w14:paraId="611C7611" w14:textId="2483930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Th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uideli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c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ia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es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ivene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actic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wev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cumul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voca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-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pulation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raw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v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l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duc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ditional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st-effec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e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S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e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-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ea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ssi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fe-expecta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ua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fe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88,89]</w:t>
      </w:r>
      <w:r w:rsidRPr="00EF606B">
        <w:rPr>
          <w:rFonts w:ascii="Book Antiqua" w:eastAsia="Book Antiqua" w:hAnsi="Book Antiqua" w:cs="Book Antiqua"/>
          <w:color w:val="000000"/>
        </w:rPr>
        <w:t>.</w:t>
      </w:r>
    </w:p>
    <w:p w14:paraId="1BEA5DA5" w14:textId="7D008626" w:rsidR="00A77B3E" w:rsidRPr="00EF606B" w:rsidRDefault="00064B85" w:rsidP="00EF606B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sis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a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SIL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log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git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t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amina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olu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oscop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HRA)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/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ps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er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voc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R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i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cau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val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S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ma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fer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i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ho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mi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vailabi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R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peci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ntrie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64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e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vious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tion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o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mita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advantag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ampl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R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asiv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i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n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ecific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efor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n-invas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ho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nsitiv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ecific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cancero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o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s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eded.</w:t>
      </w:r>
    </w:p>
    <w:p w14:paraId="091732E6" w14:textId="77777777" w:rsidR="00A77B3E" w:rsidRPr="00EF606B" w:rsidRDefault="00A77B3E" w:rsidP="00EF606B">
      <w:pPr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</w:rPr>
      </w:pPr>
    </w:p>
    <w:p w14:paraId="5A085E9F" w14:textId="34258C4A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Role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F24876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i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RNAs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s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otential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biomarkers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or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al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ancer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creening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</w:t>
      </w:r>
      <w:r w:rsidR="00B12CF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LWH</w:t>
      </w:r>
    </w:p>
    <w:p w14:paraId="0E22D507" w14:textId="62F2FB2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lastRenderedPageBreak/>
        <w:t>Circul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c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e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estigator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a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n-co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sse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tinc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pert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k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n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ort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grad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ibi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rrespon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RNA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90,91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i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motor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92,93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n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i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eiotrop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n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ort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cesse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optosi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lifera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fferentiation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94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ifican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ircula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s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rum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95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ys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n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re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i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ibu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ease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96-98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th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ntifi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ffer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in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actic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ssib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c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ndardiz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hod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t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a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adic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ta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98,99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osome-encaps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urren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estig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verc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lleng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ee-circul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00,101]</w:t>
      </w:r>
      <w:r w:rsidRPr="00EF606B">
        <w:rPr>
          <w:rFonts w:ascii="Book Antiqua" w:eastAsia="Book Antiqua" w:hAnsi="Book Antiqua" w:cs="Book Antiqua"/>
          <w:color w:val="000000"/>
        </w:rPr>
        <w:t>.</w:t>
      </w:r>
    </w:p>
    <w:p w14:paraId="69532A28" w14:textId="3AB23DB3" w:rsidR="00A77B3E" w:rsidRPr="00EF606B" w:rsidRDefault="00064B85" w:rsidP="00EF606B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Glob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r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tablish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ffer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east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02]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ng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03]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v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ncrea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04]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541294" w:rsidRPr="00EF606B">
        <w:rPr>
          <w:rFonts w:ascii="Book Antiqua" w:eastAsia="Book Antiqua" w:hAnsi="Book Antiqua" w:cs="Book Antiqua"/>
          <w:color w:val="000000"/>
        </w:rPr>
        <w:t>cancers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low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ntif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r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wev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as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ho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rge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ps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lec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ed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yz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u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earch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estig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s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ru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ircul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ffer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urpos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ul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lo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n-invas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uantif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malign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s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r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rigenesi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ex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i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cumen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diat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ress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esi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96,97,105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5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prote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ffer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T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)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regul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53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t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n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crib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53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n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ea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2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crip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c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B-E2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le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gra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B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ul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2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com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e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transcrip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n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111284"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chanis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egul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clear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06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n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ffe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llmark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hanc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lifera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ib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optosi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as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astasi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12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ifican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ru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l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ient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gges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ssibi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esting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mp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ied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07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o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ntifi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at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n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sis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miR</w:t>
      </w:r>
      <w:r w:rsidR="008C039D" w:rsidRPr="00EF606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9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</w:t>
      </w:r>
      <w:r w:rsidR="008C039D" w:rsidRPr="00EF606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15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</w:t>
      </w:r>
      <w:r w:rsidR="008C039D" w:rsidRPr="00EF606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20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</w:t>
      </w:r>
      <w:r w:rsidR="008C039D" w:rsidRPr="00EF606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31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</w:t>
      </w:r>
      <w:r w:rsidR="008C039D" w:rsidRPr="00EF606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93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</w:t>
      </w:r>
      <w:r w:rsidR="008C039D" w:rsidRPr="00EF606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183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</w:t>
      </w:r>
      <w:r w:rsidR="008C039D" w:rsidRPr="00EF606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184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</w:t>
      </w:r>
      <w:r w:rsidR="008C039D" w:rsidRPr="00EF606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222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t</w:t>
      </w:r>
      <w:r w:rsidR="008C039D" w:rsidRPr="00EF606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7b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bin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ur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0.8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IN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8C039D" w:rsidRPr="00EF606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lf</w:t>
      </w:r>
      <w:r w:rsidR="008C039D" w:rsidRPr="00EF606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samp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m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IN3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08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ent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09]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ntifi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pti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bs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at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</w:t>
      </w:r>
      <w:r w:rsidRPr="00EF606B">
        <w:rPr>
          <w:rFonts w:ascii="Book Antiqua" w:eastAsia="Book Antiqua" w:hAnsi="Book Antiqua" w:cs="Book Antiqua"/>
          <w:color w:val="000000"/>
        </w:rPr>
        <w:noBreakHyphen/>
        <w:t>144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</w:t>
      </w:r>
      <w:r w:rsidRPr="00EF606B">
        <w:rPr>
          <w:rFonts w:ascii="Book Antiqua" w:eastAsia="Book Antiqua" w:hAnsi="Book Antiqua" w:cs="Book Antiqua"/>
          <w:color w:val="000000"/>
        </w:rPr>
        <w:noBreakHyphen/>
        <w:t>147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</w:t>
      </w:r>
      <w:r w:rsidRPr="00EF606B">
        <w:rPr>
          <w:rFonts w:ascii="Book Antiqua" w:eastAsia="Book Antiqua" w:hAnsi="Book Antiqua" w:cs="Book Antiqua"/>
          <w:color w:val="000000"/>
        </w:rPr>
        <w:noBreakHyphen/>
        <w:t>218</w:t>
      </w:r>
      <w:r w:rsidRPr="00EF606B">
        <w:rPr>
          <w:rFonts w:ascii="Book Antiqua" w:eastAsia="Book Antiqua" w:hAnsi="Book Antiqua" w:cs="Book Antiqua"/>
          <w:color w:val="000000"/>
        </w:rPr>
        <w:noBreakHyphen/>
        <w:t>2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</w:t>
      </w:r>
      <w:r w:rsidRPr="00EF606B">
        <w:rPr>
          <w:rFonts w:ascii="Book Antiqua" w:eastAsia="Book Antiqua" w:hAnsi="Book Antiqua" w:cs="Book Antiqua"/>
          <w:color w:val="000000"/>
        </w:rPr>
        <w:noBreakHyphen/>
        <w:t>425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</w:t>
      </w:r>
      <w:r w:rsidRPr="00EF606B">
        <w:rPr>
          <w:rFonts w:ascii="Book Antiqua" w:eastAsia="Book Antiqua" w:hAnsi="Book Antiqua" w:cs="Book Antiqua"/>
          <w:color w:val="000000"/>
        </w:rPr>
        <w:noBreakHyphen/>
        <w:t>451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</w:t>
      </w:r>
      <w:r w:rsidRPr="00EF606B">
        <w:rPr>
          <w:rFonts w:ascii="Book Antiqua" w:eastAsia="Book Antiqua" w:hAnsi="Book Antiqua" w:cs="Book Antiqua"/>
          <w:color w:val="000000"/>
        </w:rPr>
        <w:noBreakHyphen/>
        <w:t>483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</w:t>
      </w:r>
      <w:r w:rsidRPr="00EF606B">
        <w:rPr>
          <w:rFonts w:ascii="Book Antiqua" w:eastAsia="Book Antiqua" w:hAnsi="Book Antiqua" w:cs="Book Antiqua"/>
          <w:color w:val="000000"/>
        </w:rPr>
        <w:noBreakHyphen/>
        <w:t>48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nctio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rich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y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t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olv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cinoge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way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a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w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C039D" w:rsidRPr="00EF606B">
        <w:rPr>
          <w:rFonts w:ascii="Book Antiqua" w:eastAsia="Book Antiqua" w:hAnsi="Book Antiqua" w:cs="Book Antiqua"/>
          <w:color w:val="000000"/>
        </w:rPr>
        <w:t>transform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C039D" w:rsidRPr="00EF606B">
        <w:rPr>
          <w:rFonts w:ascii="Book Antiqua" w:eastAsia="Book Antiqua" w:hAnsi="Book Antiqua" w:cs="Book Antiqua"/>
          <w:color w:val="000000"/>
        </w:rPr>
        <w:t>grow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C039D" w:rsidRPr="00EF606B">
        <w:rPr>
          <w:rFonts w:ascii="Book Antiqua" w:eastAsia="Book Antiqua" w:hAnsi="Book Antiqua" w:cs="Book Antiqua"/>
          <w:color w:val="000000"/>
        </w:rPr>
        <w:t>factor</w:t>
      </w:r>
      <w:r w:rsidRPr="00EF606B">
        <w:rPr>
          <w:rFonts w:ascii="Book Antiqua" w:eastAsia="Book Antiqua" w:hAnsi="Book Antiqua" w:cs="Book Antiqua"/>
          <w:color w:val="000000"/>
        </w:rPr>
        <w:t>-β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a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wa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ortant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te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estig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in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ne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96]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cino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mple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10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wev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i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ng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16</w:t>
      </w:r>
      <w:r w:rsidR="00A51C3D" w:rsidRPr="00EF606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E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p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15b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cino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psie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11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</w:p>
    <w:p w14:paraId="36853EB6" w14:textId="125C9314" w:rsidR="00A77B3E" w:rsidRPr="00EF606B" w:rsidRDefault="00064B85" w:rsidP="00EF606B">
      <w:pPr>
        <w:shd w:val="clear" w:color="auto" w:fill="FFFFFF"/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SimSun" w:hAnsi="Book Antiqua" w:cs="Arial"/>
          <w:color w:val="2E3033"/>
          <w:lang w:eastAsia="zh-CN"/>
        </w:rPr>
      </w:pP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ysregul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e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12-114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ampl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p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ffe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n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rosha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15-117]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-</w:t>
      </w:r>
      <w:r w:rsidR="00111284" w:rsidRPr="00EF606B">
        <w:rPr>
          <w:rFonts w:ascii="Book Antiqua" w:eastAsia="Book Antiqua" w:hAnsi="Book Antiqua" w:cs="Book Antiqua"/>
          <w:color w:val="000000"/>
        </w:rPr>
        <w:t>activ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111284" w:rsidRPr="00EF606B">
        <w:rPr>
          <w:rFonts w:ascii="Book Antiqua" w:eastAsia="Book Antiqua" w:hAnsi="Book Antiqua" w:cs="Book Antiqua"/>
          <w:color w:val="000000"/>
        </w:rPr>
        <w:t>respon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ul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B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ort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on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r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lex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n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regul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regul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BM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nocyte-deriv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crophag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MDMs)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ten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s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mple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UT78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FA18C6"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D4+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ithe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cut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hronic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IV-infec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dividuals.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Few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determin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expressio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ula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iRNA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HIV-infected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li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T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)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ent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sw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18]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tablish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ar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lob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BM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MD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/HIV-2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fferenti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ntifi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w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y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yo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cycloped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om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tab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ke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olv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5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a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wa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I3K-Ak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a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way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05BBD" w:rsidRPr="00EF606B">
        <w:rPr>
          <w:rFonts w:ascii="Book Antiqua" w:eastAsia="Book Antiqua" w:hAnsi="Book Antiqua" w:cs="Book Antiqua"/>
          <w:color w:val="000000"/>
        </w:rPr>
        <w:t>Mitogen-activ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05BBD"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05BBD" w:rsidRPr="00EF606B">
        <w:rPr>
          <w:rFonts w:ascii="Book Antiqua" w:eastAsia="Book Antiqua" w:hAnsi="Book Antiqua" w:cs="Book Antiqua"/>
          <w:color w:val="000000"/>
        </w:rPr>
        <w:t>kin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a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way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x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a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wa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NF-kappaB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inhibi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a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way</w:t>
      </w:r>
      <w:r w:rsidR="00D63871"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cinogenesi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18,119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p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or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ve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n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ibu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T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)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n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om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cle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e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12]</w:t>
      </w:r>
      <w:r w:rsidRPr="00EF606B">
        <w:rPr>
          <w:rFonts w:ascii="Book Antiqua" w:eastAsia="Book Antiqua" w:hAnsi="Book Antiqua" w:cs="Book Antiqua"/>
          <w:color w:val="000000"/>
        </w:rPr>
        <w:t>.</w:t>
      </w:r>
    </w:p>
    <w:p w14:paraId="30C3A176" w14:textId="3BB2317D" w:rsidR="00A77B3E" w:rsidRPr="00EF606B" w:rsidRDefault="00064B85" w:rsidP="00EF606B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Overal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lec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chanis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ibu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usiv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as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tt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re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derstan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chanis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cin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arc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ste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estig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u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r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qui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sigh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chanis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olv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rticular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ort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chanis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ol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r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estig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-b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eutic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estig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in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ia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ntri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mic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-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antagomirs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estig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eu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gen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ltip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mic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ministe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la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u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ress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n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n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</w:t>
      </w:r>
      <w:r w:rsidR="00AD6FE1" w:rsidRPr="00EF606B">
        <w:rPr>
          <w:rFonts w:ascii="Book Antiqua" w:eastAsia="Book Antiqua" w:hAnsi="Book Antiqua" w:cs="Book Antiqua"/>
          <w:color w:val="000000"/>
        </w:rPr>
        <w:t>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ib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a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fer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mi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i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ver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ibu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esi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ex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10]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a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-miR-199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res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ow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tro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ditional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mi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ress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34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res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ge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formatio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34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12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mp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rrel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asivenes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20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esting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h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RX34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poso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34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mi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du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ien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vanc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li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r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21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eb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o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did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a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re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22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di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-mi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122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9A0E85">
        <w:rPr>
          <w:rFonts w:ascii="Book Antiqua" w:eastAsia="Book Antiqua" w:hAnsi="Book Antiqua" w:cs="Book Antiqua"/>
          <w:color w:val="000000"/>
        </w:rPr>
        <w:t>J</w:t>
      </w:r>
      <w:r w:rsidRPr="00EF606B">
        <w:rPr>
          <w:rFonts w:ascii="Book Antiqua" w:eastAsia="Book Antiqua" w:hAnsi="Book Antiqua" w:cs="Book Antiqua"/>
          <w:color w:val="000000"/>
        </w:rPr>
        <w:t>urk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ach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in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h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ia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estig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patit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23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did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s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in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ia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v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-b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rug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llnes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ease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22,124]</w:t>
      </w:r>
      <w:r w:rsidRPr="00EF606B">
        <w:rPr>
          <w:rFonts w:ascii="Book Antiqua" w:eastAsia="Book Antiqua" w:hAnsi="Book Antiqua" w:cs="Book Antiqua"/>
          <w:color w:val="000000"/>
        </w:rPr>
        <w:t>.</w:t>
      </w:r>
    </w:p>
    <w:p w14:paraId="5C16016F" w14:textId="77777777" w:rsidR="00A77B3E" w:rsidRPr="00EF606B" w:rsidRDefault="00A77B3E" w:rsidP="00EF606B">
      <w:pPr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</w:rPr>
      </w:pPr>
    </w:p>
    <w:p w14:paraId="5341E9CC" w14:textId="6425C202" w:rsidR="00A77B3E" w:rsidRPr="00EF606B" w:rsidRDefault="00B12CF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="00064B85"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Limitations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="00064B85"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="00064B85"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onsiderations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="00064B85"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or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="00064B85"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he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="00064B85"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use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="00064B85"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="00064B85" w:rsidRPr="00F24876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i</w:t>
      </w:r>
      <w:r w:rsidR="00064B85"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RNAs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="00064B85"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s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="00064B85"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biomarkers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="00064B85"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or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="00064B85"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al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="00064B85"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ancer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="00064B85" w:rsidRPr="00EF606B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creening</w:t>
      </w:r>
    </w:p>
    <w:p w14:paraId="22B31539" w14:textId="513910C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j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lleng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tinguis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-infection</w:t>
      </w:r>
      <w:r w:rsidR="0036633E" w:rsidRPr="00EF606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j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mita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bs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lemen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utatio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e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ntif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chn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su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ventio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tra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o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arc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e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go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du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25-127]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28-130]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propri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pl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vanc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informa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y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o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utatio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e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ntif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dic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le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tase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ul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ssibl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o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com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desprea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rea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ntif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bola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31]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u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pir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ndr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ron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32]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di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o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cip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rie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lanoma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33,134]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east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35]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on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36]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37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</w:p>
    <w:p w14:paraId="4B41E494" w14:textId="116C55C6" w:rsidR="00A77B3E" w:rsidRPr="00EF606B" w:rsidRDefault="00064B85" w:rsidP="00EF606B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d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ventio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tfor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rther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ottin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t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ybridiza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x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r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quencin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er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crip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PC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36633E"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array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38]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tra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tfor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merg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ens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mita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ventio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assay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39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chnolog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fer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int-of-c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PoC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chnolog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other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plification-b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ay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40]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t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lo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ay-b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stem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41]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anobead-based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42]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ectro-chemical-based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43]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fluid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ip-based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44]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rategi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tt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n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b-on-a</w:t>
      </w:r>
      <w:r w:rsidR="00DF5B0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chi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chi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ecifi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st-effectiv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uic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proa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ltiplex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39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log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mples</w:t>
      </w:r>
      <w:r w:rsidR="00DF5B0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oo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ea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ient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45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ortant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ste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uantif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s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tracell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sic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EVs)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osom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cre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u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lu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sm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rin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nov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luid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46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biliz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ood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47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iq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eat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osom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s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48]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ab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ntif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osom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e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ami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e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ich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stea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o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oo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ul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vi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cur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tinguish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iv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iq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opis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c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oso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ul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ntif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ig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gh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0451B9"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ur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a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n-exosoma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-fre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ent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yz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ffer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urc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iewed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49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uth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clud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1%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osom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ur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at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rea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v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o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nos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orectal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50]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ncrea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51]</w:t>
      </w:r>
      <w:r w:rsidRPr="00EF606B">
        <w:rPr>
          <w:rFonts w:ascii="Book Antiqua" w:eastAsia="Book Antiqua" w:hAnsi="Book Antiqua" w:cs="Book Antiqua"/>
          <w:color w:val="000000"/>
        </w:rPr>
        <w:t>.</w:t>
      </w:r>
    </w:p>
    <w:p w14:paraId="39EAD66F" w14:textId="498989C3" w:rsidR="00A77B3E" w:rsidRPr="00EF606B" w:rsidRDefault="00064B85" w:rsidP="00EF606B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Interesting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gan-on-chi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gano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ea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e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e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-Langerha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action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52]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o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cos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thel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actions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53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-to-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mun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i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-cult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low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-immu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a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gano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r-deriv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n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some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d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e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ro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environment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54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ent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earch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tablish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ganoi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ultu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cto-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docervix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coll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us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ho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gano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tablish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ient-deriv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ste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embl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us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Pr="00EF606B">
        <w:rPr>
          <w:rFonts w:ascii="Book Antiqua" w:eastAsia="Book Antiqua" w:hAnsi="Book Antiqua" w:cs="Book Antiqua"/>
          <w:color w:val="000000"/>
          <w:vertAlign w:val="superscript"/>
        </w:rPr>
        <w:t>[155]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l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e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re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esi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d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lo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egul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iv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ho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gano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alth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e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/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ste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l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ica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ginee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197A8B" w:rsidRPr="00EF606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Book Antiqua" w:eastAsia="Book Antiqua" w:hAnsi="Book Antiqua" w:cs="Book Antiqua"/>
          <w:color w:val="000000"/>
        </w:rPr>
        <w:t>load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liv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eu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lecules</w:t>
      </w:r>
      <w:r w:rsidR="00B97B06" w:rsidRPr="00EF606B">
        <w:rPr>
          <w:rFonts w:ascii="Book Antiqua" w:eastAsia="Book Antiqua" w:hAnsi="Book Antiqua" w:cs="Book Antiqua"/>
          <w:color w:val="000000"/>
          <w:vertAlign w:val="superscript"/>
        </w:rPr>
        <w:t>[156-180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</w:p>
    <w:p w14:paraId="013143E8" w14:textId="32095EDF" w:rsidR="00A77B3E" w:rsidRPr="00EF606B" w:rsidRDefault="00064B85" w:rsidP="00EF606B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I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ort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th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tens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ear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du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ntif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did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chnique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</w:t>
      </w:r>
      <w:r w:rsidR="001F154A" w:rsidRPr="00EF606B">
        <w:rPr>
          <w:rFonts w:ascii="Book Antiqua" w:eastAsia="Book Antiqua" w:hAnsi="Book Antiqua" w:cs="Book Antiqua"/>
          <w:color w:val="000000"/>
        </w:rPr>
        <w:t>o</w:t>
      </w:r>
      <w:r w:rsidRPr="00EF606B">
        <w:rPr>
          <w:rFonts w:ascii="Book Antiqua" w:eastAsia="Book Antiqua" w:hAnsi="Book Antiqua" w:cs="Book Antiqua"/>
          <w:color w:val="000000"/>
        </w:rPr>
        <w:t>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r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g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r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res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r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re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qui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hie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si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</w:t>
      </w:r>
      <w:r w:rsidR="001F154A" w:rsidRPr="00EF606B">
        <w:rPr>
          <w:rFonts w:ascii="Book Antiqua" w:eastAsia="Book Antiqua" w:hAnsi="Book Antiqua" w:cs="Book Antiqua"/>
          <w:color w:val="000000"/>
        </w:rPr>
        <w:t>o</w:t>
      </w:r>
      <w:r w:rsidRPr="00EF606B">
        <w:rPr>
          <w:rFonts w:ascii="Book Antiqua" w:eastAsia="Book Antiqua" w:hAnsi="Book Antiqua" w:cs="Book Antiqua"/>
          <w:color w:val="000000"/>
        </w:rPr>
        <w:t>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s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tinguish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ge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efor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ntif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-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rran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r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earc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cur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ndardiz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ho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qui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lement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agnosis</w:t>
      </w:r>
      <w:r w:rsidR="00B97B06" w:rsidRPr="00EF606B">
        <w:rPr>
          <w:rFonts w:ascii="Book Antiqua" w:eastAsia="Book Antiqua" w:hAnsi="Book Antiqua" w:cs="Book Antiqua"/>
          <w:color w:val="000000"/>
          <w:vertAlign w:val="superscript"/>
        </w:rPr>
        <w:t>[181-198]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ortant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desprea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-throughp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quencin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</w:t>
      </w:r>
      <w:r w:rsidR="001F154A" w:rsidRPr="00EF606B">
        <w:rPr>
          <w:rFonts w:ascii="Book Antiqua" w:eastAsia="Book Antiqua" w:hAnsi="Book Antiqua" w:cs="Book Antiqua"/>
          <w:color w:val="000000"/>
        </w:rPr>
        <w:t>o</w:t>
      </w:r>
      <w:r w:rsidRPr="00EF606B">
        <w:rPr>
          <w:rFonts w:ascii="Book Antiqua" w:eastAsia="Book Antiqua" w:hAnsi="Book Antiqua" w:cs="Book Antiqua"/>
          <w:color w:val="000000"/>
        </w:rPr>
        <w:t>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chnologie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vanc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utatio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y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o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cilit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cove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tinguish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</w:p>
    <w:p w14:paraId="5A06DE1E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483FFA3" w14:textId="7777777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66F2F43E" w14:textId="78048C8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m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xu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mit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rldwid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qui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lignancie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epend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ID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pula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ifican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c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nda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ra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ibu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u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ysplas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a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W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cove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n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ul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r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rov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rviv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ient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ev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l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gr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in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acti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u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i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agnosi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a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-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ient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c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lu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o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a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n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iv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i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ific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re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r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agnos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nos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h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ients’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utcom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vi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nage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eas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ome-wi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lid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oo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mp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op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R-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ort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tablis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atu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p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ul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l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n-invas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miRNA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strategies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anal</w:t>
      </w:r>
      <w:r w:rsidR="00B12CF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  <w:shd w:val="clear" w:color="auto" w:fill="FFFFFF"/>
        </w:rPr>
        <w:t>cancer.</w:t>
      </w:r>
    </w:p>
    <w:p w14:paraId="1190DB2C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7D34E8FE" w14:textId="7777777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71DB5972" w14:textId="2452D640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uth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ul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k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n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wa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bdu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la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lu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ist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raw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llustrations.</w:t>
      </w:r>
    </w:p>
    <w:p w14:paraId="07037051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9F87751" w14:textId="7777777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t>REFERENCES</w:t>
      </w:r>
    </w:p>
    <w:p w14:paraId="3C06387D" w14:textId="3970F3B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bookmarkStart w:id="2" w:name="OLE_LINK25"/>
      <w:r w:rsidRPr="00EF606B">
        <w:rPr>
          <w:rFonts w:ascii="Book Antiqua" w:eastAsia="Book Antiqua" w:hAnsi="Book Antiqua" w:cs="Book Antiqua"/>
          <w:color w:val="000000"/>
        </w:rPr>
        <w:t>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BD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017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iseas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Injury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Incidenc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Prevalenc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ollaborato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loba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iona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atio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valenc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ea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v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abi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5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ea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jur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ntr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rritorie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0-2017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stema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y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lob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rd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7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9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789-185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049610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S0140-6736(18)32279-7]</w:t>
      </w:r>
    </w:p>
    <w:p w14:paraId="55B1F9FC" w14:textId="47DC8521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gac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WW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ber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eine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be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rk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sti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mi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pr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raepithel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mphocy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ept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emoki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lamm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819-82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741397]</w:t>
      </w:r>
    </w:p>
    <w:p w14:paraId="27D02BF0" w14:textId="138B020D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ay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T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er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stagliol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b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hillip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usti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b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ndgr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g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l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ätkenheu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szewsk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'Armini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nfor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gg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retro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ART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ho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labor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a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pon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n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uro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r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eric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ir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ca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retro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y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labor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ysi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6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51-45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89083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S0140-6736(06)69152-6]</w:t>
      </w:r>
    </w:p>
    <w:p w14:paraId="78326589" w14:textId="75AE349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ocroft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ett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r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axhul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rk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u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ancio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'Armini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nfor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ndgr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D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uroSID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oup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ng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u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bje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ro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urope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ul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uroSID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63-167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217208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7/00002030-200208160-00012]</w:t>
      </w:r>
    </w:p>
    <w:p w14:paraId="406E2052" w14:textId="0833891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Palell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FJ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r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k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or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mi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o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ook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lmbe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D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utpati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estigato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rta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retro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ra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ng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u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utpati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cqui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mmune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efic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ynd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-3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87804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7/01.qai.0000233310.90484.16]</w:t>
      </w:r>
    </w:p>
    <w:p w14:paraId="5BDAC4D3" w14:textId="097D2F8F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uele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s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lm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üntha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rnascon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rr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tteg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vassin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rnazz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wahl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gg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wi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ho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wi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atio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hort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f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ecta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s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witzerlan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tch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ari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pul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7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27-43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83195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7/QAD.0000000000001335]</w:t>
      </w:r>
    </w:p>
    <w:p w14:paraId="72BDC717" w14:textId="738CD60D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amji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sc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g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u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thof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chac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rch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h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b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usti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r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l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rthu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rt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apravni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urk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er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lverbe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ek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acob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s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tahat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ede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o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ng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J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r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eri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ho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labor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ear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sig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NA-ACCORD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eDE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o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p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f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ecta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ividua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i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ad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3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8135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436748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371/journal.pone.0081355]</w:t>
      </w:r>
    </w:p>
    <w:p w14:paraId="758BA188" w14:textId="4ECF6A20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hiel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S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ge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olv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demi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lignanci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ur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pi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HIV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7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-1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74936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7/COH.0000000000000327]</w:t>
      </w:r>
    </w:p>
    <w:p w14:paraId="08C0D911" w14:textId="014A433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mith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y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b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rl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adi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i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walsk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d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r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iis-Moll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nfor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hillip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b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Lundgr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D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:A: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oup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n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derly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u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op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D:A:D)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lticoho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labor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84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41-24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504223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S0140-6736(14)60604-8]</w:t>
      </w:r>
    </w:p>
    <w:p w14:paraId="695421FD" w14:textId="032415D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Yarcho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ldric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eas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ng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7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14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984776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56/NEJMc1804812]</w:t>
      </w:r>
    </w:p>
    <w:p w14:paraId="5BA8C552" w14:textId="63255BD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bba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yr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l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izot-Mart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an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P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d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]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ul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1-2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198014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bulcan.2020.01.001]</w:t>
      </w:r>
    </w:p>
    <w:p w14:paraId="74A6AF88" w14:textId="44909F6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artel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ie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ancesch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ma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gn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ge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umm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ttribut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ul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i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t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173-218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618219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7/QAD.0000000000000808]</w:t>
      </w:r>
    </w:p>
    <w:p w14:paraId="39A8DEF4" w14:textId="71A6DC91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iuliano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R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rtolero-Lu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err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rch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njo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ja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ño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hiff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s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X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demi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nig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ditio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acci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6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17-K2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84755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vaccine.2008.06.021]</w:t>
      </w:r>
    </w:p>
    <w:p w14:paraId="1E7E1BDF" w14:textId="65BE3E4D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chiffm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st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eronim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drigue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chol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7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7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890-90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782617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S0140-6736(07)61416-0]</w:t>
      </w:r>
    </w:p>
    <w:p w14:paraId="66FFFCB2" w14:textId="4FEF5339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enter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fo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iseas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ontrol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Preventio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(CDC)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-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-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i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te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4-2008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MW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orb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orta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Wkly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6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58-26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513527]</w:t>
      </w:r>
    </w:p>
    <w:p w14:paraId="058E2BD5" w14:textId="55BE028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hiel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S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feiff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i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turved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hat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ldric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rcho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ede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ge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rd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p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i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t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at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53-76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148302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3/jnci/djr076]</w:t>
      </w:r>
    </w:p>
    <w:p w14:paraId="3A3444D3" w14:textId="3B6E24A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Nkwabo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ss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dj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nd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e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cura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agn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cancero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sio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Trop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o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9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4-3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022205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77/0049475518798532]</w:t>
      </w:r>
    </w:p>
    <w:p w14:paraId="02412035" w14:textId="490327F0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lastRenderedPageBreak/>
        <w:t>1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Frankel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D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ou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ift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N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nnu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che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6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-2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75948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46/annurev.biochem.67.1.1]</w:t>
      </w:r>
    </w:p>
    <w:p w14:paraId="177D44A8" w14:textId="6FD68CC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ragic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vervie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rminan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CR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XCR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-recep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n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Ge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8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07-181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45798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9/0022-1317-82-8-1807]</w:t>
      </w:r>
    </w:p>
    <w:p w14:paraId="3BBFABBD" w14:textId="586CF7F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2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raigi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sh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gr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old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pring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Harb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erspec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00689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76201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01/cshperspect.a006890]</w:t>
      </w:r>
    </w:p>
    <w:p w14:paraId="432C3FCF" w14:textId="45A747B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2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algleish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G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verl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apha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rawfo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eav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i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T4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g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s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on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ep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troviru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8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1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63-76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09671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312763a0]</w:t>
      </w:r>
    </w:p>
    <w:p w14:paraId="1398D35A" w14:textId="6834CE6B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2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ifso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D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y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cGra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gle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G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tro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pathology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i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m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olve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ge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ci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8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3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23-112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01046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26/science.3010463]</w:t>
      </w:r>
    </w:p>
    <w:p w14:paraId="68F0CD6E" w14:textId="5712A8B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2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oitsh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vro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ss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eped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ntiag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bbel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ee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C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bor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di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ple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lamm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mphoi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4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89-80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111123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cell.2010.11.001]</w:t>
      </w:r>
    </w:p>
    <w:p w14:paraId="7905D577" w14:textId="42A94CCA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2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oitsh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llow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nro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eped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tan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winsk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ñoz-Ari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ee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C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yropt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riv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-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ple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50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09-51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435630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nature12940]</w:t>
      </w:r>
    </w:p>
    <w:p w14:paraId="6FDB34A2" w14:textId="3C20CE7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2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oope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rcí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trov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mamo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u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ab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J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u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NA-depend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n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gr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3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9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76-37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373932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nature12274]</w:t>
      </w:r>
    </w:p>
    <w:p w14:paraId="477F152D" w14:textId="5C7E36E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2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ossarizz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opt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bo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lecu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ur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harm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37-24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22083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2174/138161208783413293]</w:t>
      </w:r>
    </w:p>
    <w:p w14:paraId="715C2F98" w14:textId="7FF4CEA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2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ummin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NW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dl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chanis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mphocy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optosis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0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eath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9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136887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cddis.2010.77]</w:t>
      </w:r>
    </w:p>
    <w:p w14:paraId="789AC8A9" w14:textId="255129C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lastRenderedPageBreak/>
        <w:t>2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hávez-Galá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nas-D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g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enten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áve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scura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chanis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tox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mphocyt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5-2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25447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cmi.2009.3]</w:t>
      </w:r>
    </w:p>
    <w:p w14:paraId="6510F1B4" w14:textId="2B03AAC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2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Ya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OO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la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och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s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ohn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lk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l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L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a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-restri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igge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ly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ncytoly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chanism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7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7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120-312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06067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28/JVI.71.4.3120-3128.1997]</w:t>
      </w:r>
    </w:p>
    <w:p w14:paraId="56157F66" w14:textId="561FFF0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3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orrow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wick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h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a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ldst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B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tox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-lymphocy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em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ima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6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103-611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805749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28/JVI.68.9.6103-6110.1994]</w:t>
      </w:r>
    </w:p>
    <w:p w14:paraId="11C5534F" w14:textId="066E62A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3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Ndhlovu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Z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my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wal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løverpr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kos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tori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gunshol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oper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ekh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hebremicha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mai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odl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li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sli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ul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krabor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dung'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lk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gnitu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netic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yperacu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a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int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mmun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91-60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636226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immuni.2015.08.012]</w:t>
      </w:r>
    </w:p>
    <w:p w14:paraId="5A19BCB6" w14:textId="1380C6AE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3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alod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pu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schem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uja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a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y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g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uziou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uill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lfraiss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n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n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a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-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(+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-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ima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ve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4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431-143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56230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72/JCI7162]</w:t>
      </w:r>
    </w:p>
    <w:p w14:paraId="2869891B" w14:textId="27007DA1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3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ua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H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om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ell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lla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ru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randis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u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ced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sq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vac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nk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iechocka-Troch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ix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lician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lk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o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B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t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ervoi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hibi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er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ist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imin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ve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2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876-88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935584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72/JCI97555]</w:t>
      </w:r>
    </w:p>
    <w:p w14:paraId="73BD955D" w14:textId="3D5AF5B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3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ollin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KL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la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lk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ltimo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ima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gain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l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tox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mphocyt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9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97-40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45075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34929]</w:t>
      </w:r>
    </w:p>
    <w:p w14:paraId="4B1818B4" w14:textId="714290BD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lastRenderedPageBreak/>
        <w:t>3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ndrieu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ss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sout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uchae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ill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na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uill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smal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j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stocompatibi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a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ndri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ai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g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sent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mphocyt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ID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Hum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troviru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365-137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60204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89/08892220152596623]</w:t>
      </w:r>
    </w:p>
    <w:p w14:paraId="76789E69" w14:textId="4800FB9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3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Phillip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E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wland-Jo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ix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t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dwar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gunles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O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v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thba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ngha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zz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ri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ca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tox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ogni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54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53-45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72110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354453a0]</w:t>
      </w:r>
    </w:p>
    <w:p w14:paraId="0C620700" w14:textId="2533963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3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Koup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A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ca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T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ogni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xp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8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79-78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52047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84/jem.180.3.779]</w:t>
      </w:r>
    </w:p>
    <w:p w14:paraId="27B3515C" w14:textId="248084BD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3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lackbur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D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i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o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rk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ll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ee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gna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er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J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haus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ltip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ibi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ept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ro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a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9-3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04341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ni.1679]</w:t>
      </w:r>
    </w:p>
    <w:p w14:paraId="2544FF67" w14:textId="7A4F6A5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3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ari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ntale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hnitt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eenhou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sel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ens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uc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mphocy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quire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a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ronic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4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20-222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706390]</w:t>
      </w:r>
    </w:p>
    <w:p w14:paraId="6306E91C" w14:textId="3CE7824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4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renchley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broza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i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uenag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sazz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urupp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zdan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gue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n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eder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ue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u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-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bse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rb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HIV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vo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lica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esi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7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60-116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472227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28/jvi.78.3.1160-1168.2004]</w:t>
      </w:r>
    </w:p>
    <w:p w14:paraId="1B29B715" w14:textId="51595F8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4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argolick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B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ño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nnenbe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r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la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iorg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'Gor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erb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il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-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meosta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ce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lticen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ho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a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74-68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58515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nm0795-674]</w:t>
      </w:r>
    </w:p>
    <w:p w14:paraId="2A61674A" w14:textId="388C596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4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erbei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hlknech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tliwall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egers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p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tl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'Bri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rd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opt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d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crophag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intera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p12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emoki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ep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XCR4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9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9-19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74427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26026]</w:t>
      </w:r>
    </w:p>
    <w:p w14:paraId="75C4405F" w14:textId="3BAA495B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4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lanco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rreti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brer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utiérre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ot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té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(+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(+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tro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r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8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56-36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43766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6/viro.2001.0969]</w:t>
      </w:r>
    </w:p>
    <w:p w14:paraId="04E66916" w14:textId="1E7B762B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4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Kalam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A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chbin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senbe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llingsl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be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o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e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och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lk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w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tox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-lymphocy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lp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pon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7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715-672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40076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28/JVI.73.8.6715-6720.1999]</w:t>
      </w:r>
    </w:p>
    <w:p w14:paraId="165A2C1D" w14:textId="7C7E3EA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4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atloubi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cepc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hm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qui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sta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tox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-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pon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ro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6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8056-806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96659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28/JVI.68.12.8056-8063.1994]</w:t>
      </w:r>
    </w:p>
    <w:p w14:paraId="1C5B1414" w14:textId="5C8FCBD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4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hevalie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F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i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li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sona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loo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3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2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9-3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304307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82/blood-2012-07-409755]</w:t>
      </w:r>
    </w:p>
    <w:p w14:paraId="6D1DF7F0" w14:textId="607A0EC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4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lp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vcı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Genom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ganiz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]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ikrobiy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u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07-51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951665]</w:t>
      </w:r>
    </w:p>
    <w:p w14:paraId="31BDA6A1" w14:textId="4997280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4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P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om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llströ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llströ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ucleo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j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ge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roc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at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cad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U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8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0-11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4603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73/pnas.88.1.110]</w:t>
      </w:r>
    </w:p>
    <w:p w14:paraId="53AE2C74" w14:textId="64EAF05A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4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Feltkamp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C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erbo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nna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on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rijfho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hegg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lie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ccin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tox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mphocy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tope-contai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pti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gain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-transform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3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42-224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69032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2/eji.1830230929]</w:t>
      </w:r>
    </w:p>
    <w:p w14:paraId="5BEC404C" w14:textId="5EF2367F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5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Evan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E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a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rysiewic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K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iltr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tox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-lymphocyt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7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5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943-295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230206]</w:t>
      </w:r>
    </w:p>
    <w:p w14:paraId="116B7B81" w14:textId="396F99E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lastRenderedPageBreak/>
        <w:t>5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elief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ssendor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fring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eu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cci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ci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ui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ly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mphocyt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8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77-18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244529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4/j.1600-065x.2002.18816.x]</w:t>
      </w:r>
    </w:p>
    <w:p w14:paraId="636DB9CF" w14:textId="54F7B92B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5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o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wappenbe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l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ank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lu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ijgaard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rijfho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en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rmeij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lie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fring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equ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2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-help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alth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bject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6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72-47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809698]</w:t>
      </w:r>
    </w:p>
    <w:p w14:paraId="037E3203" w14:textId="1F76845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5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o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elgee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l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rijfho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leur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lie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en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fring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-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ai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-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gain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r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ge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64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449-545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528935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58/0008-5472.CAN-04-0831]</w:t>
      </w:r>
    </w:p>
    <w:p w14:paraId="1B516194" w14:textId="3568970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5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Nakagaw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i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r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sl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scick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lefsk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tox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mphocy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pon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ationshi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raepithel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oplasi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7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7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27-93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08615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86/513992]</w:t>
      </w:r>
    </w:p>
    <w:p w14:paraId="1C191EFE" w14:textId="17F1D53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5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Nakagaw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i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r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ot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lefsk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scick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B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sist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c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tox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mphocy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pon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ge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8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95-59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91509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86/315706]</w:t>
      </w:r>
    </w:p>
    <w:p w14:paraId="0AC6C0E8" w14:textId="4C1D53BD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5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v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e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end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elgee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l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rijfhou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leur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lentij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fel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lappend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lie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fring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en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G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k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ac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HPV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ge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raderm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j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alth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bje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ien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oplasi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2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46-15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40468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2/ijc.23502]</w:t>
      </w:r>
    </w:p>
    <w:p w14:paraId="05E33477" w14:textId="681A849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5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IARC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Worki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roup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o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Evaluatio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arcinogenic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isk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to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uma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ARC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onog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va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rcinog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isk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Hu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7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9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-63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354839]</w:t>
      </w:r>
    </w:p>
    <w:p w14:paraId="786064D6" w14:textId="5853BBA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lastRenderedPageBreak/>
        <w:t>5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Vambuta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nagur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einbe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te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P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j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stocompatibi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le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a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rynge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tosis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rre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P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eas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iag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Lab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9-8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61828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28/cdli.7.1.79-85.2000]</w:t>
      </w:r>
    </w:p>
    <w:p w14:paraId="25095B02" w14:textId="3401ED69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5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eorgopoulo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NT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fit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ai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criptio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j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stocompatibi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le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MHC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a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av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i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P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MP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HPV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protei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coge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930-493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03991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sj.onc.1203860]</w:t>
      </w:r>
    </w:p>
    <w:p w14:paraId="72F5198A" w14:textId="3FD26530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6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Vambuta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ot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in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einbe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nagur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a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P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ul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du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TP-depend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pti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port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4-9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58023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6/clim.2001.5094]</w:t>
      </w:r>
    </w:p>
    <w:p w14:paraId="3FE1BDB7" w14:textId="5749A5E1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6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shrafi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H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ghshe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rchett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'Bri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mp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lective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regul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rfa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L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a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1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6-28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53864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2/ijc.20558]</w:t>
      </w:r>
    </w:p>
    <w:p w14:paraId="5237F59D" w14:textId="4039D08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6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Zha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ahm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n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u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turb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H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a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g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tur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esk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eratinocy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feron-gamm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r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3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1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0-10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278863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s0042-6822(03)00103-x]</w:t>
      </w:r>
    </w:p>
    <w:p w14:paraId="47D66399" w14:textId="424885CD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6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hdieh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l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r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u-Uv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er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faei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temborsk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ni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a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valenc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sist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HIV)-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neg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me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84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82-69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51742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86/323081]</w:t>
      </w:r>
    </w:p>
    <w:p w14:paraId="06B7BD13" w14:textId="243E9EB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6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rickm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lefsk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st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demi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retro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r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ur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HIV/AID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-1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564497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7/s11904-014-0254-4]</w:t>
      </w:r>
    </w:p>
    <w:p w14:paraId="51DD493C" w14:textId="6FD6F1AB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6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Kim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H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ochi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ristens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r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hanc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lic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eratinocy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rbo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om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77-78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813791]</w:t>
      </w:r>
    </w:p>
    <w:p w14:paraId="314F59A4" w14:textId="4436D1E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lastRenderedPageBreak/>
        <w:t>6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Tornesello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L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onagur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h-Girald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irald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hanc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r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tervir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3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7-6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829418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59/000150322]</w:t>
      </w:r>
    </w:p>
    <w:p w14:paraId="4C2EB00F" w14:textId="410C5CD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6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T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elb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olotukh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vlak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hwart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ici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thel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-respons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e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is-ac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activ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e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mi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tro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69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607-562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63700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28/JVI.69.9.5607-5620.1995]</w:t>
      </w:r>
    </w:p>
    <w:p w14:paraId="3625143B" w14:textId="5BB2E98D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6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Toy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EP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dríguez-Rodrígue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cC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dlo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nel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-cyc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re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bste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Gynec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9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41-14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63651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s0029-7844(99)00464-0]</w:t>
      </w:r>
    </w:p>
    <w:p w14:paraId="4785DAAC" w14:textId="6735392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6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arragh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T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g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om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ll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n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f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cCalmo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ay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lefsk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ol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lkin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ain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lbu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C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mb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je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r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oup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w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ogenit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quamo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rmin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ndardiz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je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sions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ckgrou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sens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ommenda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leg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eri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logis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eri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cie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poscop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log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Gynec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ath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3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6-11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320279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7/PGP.0b013e31826916c7]</w:t>
      </w:r>
    </w:p>
    <w:p w14:paraId="7522DE02" w14:textId="1C560D2E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7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eed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IL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raepithel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oplas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iew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1-5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684391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4240/wjgs.v8.i1.41]</w:t>
      </w:r>
    </w:p>
    <w:p w14:paraId="55ABF7A6" w14:textId="3C5E3AA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7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ray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erl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erjomatara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eg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r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e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lob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tistic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LOBO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tim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rta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rldwi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ntri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6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94-42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020759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322/caac.21492]</w:t>
      </w:r>
    </w:p>
    <w:p w14:paraId="41487E23" w14:textId="0EF5E12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7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Wilkinso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R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rr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in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avan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om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bag-Montefio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gl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0-2010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population-b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olorecta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234-O23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441087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11/codi.12553]</w:t>
      </w:r>
    </w:p>
    <w:p w14:paraId="151BCE99" w14:textId="7C69AF7E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7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hiel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S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reim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gh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rra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s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i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te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77-2011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tin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ter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st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havio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pidemi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marker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re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548-155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622479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58/1055-9965.EPI-15-0044]</w:t>
      </w:r>
    </w:p>
    <w:p w14:paraId="66D17ACD" w14:textId="2A221C7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7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iegel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L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ll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ch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e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tistic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1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7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-3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343394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322/caac.21654]</w:t>
      </w:r>
    </w:p>
    <w:p w14:paraId="0D6105A8" w14:textId="26DF0CCB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7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ali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R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delei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ohn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hwart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er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ursc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r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llow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cDouga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K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okin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xu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actic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ti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0-28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524182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2/cncr.20365]</w:t>
      </w:r>
    </w:p>
    <w:p w14:paraId="5E22C92F" w14:textId="266056F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7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achalek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A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ynt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irl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rnswor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rl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ll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toumeno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ber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briz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mplet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ul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oplas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s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stema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ie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a-analysi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87-50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44525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S1470-2045(12)70080-3]</w:t>
      </w:r>
    </w:p>
    <w:p w14:paraId="778CF107" w14:textId="486AFDAD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7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Frisch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limeli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u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hlfah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ij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lboom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ld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vens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am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lby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xu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mit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u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ng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7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3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350-135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35812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56/NEJM199711063371904]</w:t>
      </w:r>
    </w:p>
    <w:p w14:paraId="75079B64" w14:textId="1F0BBBB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7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hin-Ho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PV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sni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ranst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fa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chbin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st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rra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o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ud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bl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y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lefsk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quis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35-114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39041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7/QAD.0b013e32832b4449]</w:t>
      </w:r>
    </w:p>
    <w:p w14:paraId="3FE1434A" w14:textId="04F0ED3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7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arwich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ñad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del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lina-Lópe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rer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ot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ut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a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valenc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earanc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ni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me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ex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Transm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3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11-61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385990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7/01.OLQ.0000430798.61475.08]</w:t>
      </w:r>
    </w:p>
    <w:p w14:paraId="3FDF4061" w14:textId="75EE252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8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Vajdic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euw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stag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dl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ll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eve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ablotsk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briz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ul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o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vers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-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munity-b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mp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mosexu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ex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Transm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8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30-33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34237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36/sti.2008.034744]</w:t>
      </w:r>
    </w:p>
    <w:p w14:paraId="72B5A28D" w14:textId="0F6E839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8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ernandez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L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i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r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lefsk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ct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S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341-134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495996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7/QAD.0000000000000254]</w:t>
      </w:r>
    </w:p>
    <w:p w14:paraId="3D29E8D8" w14:textId="33DD300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8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ülle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EE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irw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ruth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cInty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w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val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ct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-who-have-sex-with-m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w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u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fric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4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54921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86/s12879-016-1706-9]</w:t>
      </w:r>
    </w:p>
    <w:p w14:paraId="0BD6766C" w14:textId="26B5A2C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8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'Souz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l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mi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rgolic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ranst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acob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P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demi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lticen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ho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cqui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mmune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efic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ynd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91-49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61492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7/QAI.0b013e31817aebfe]</w:t>
      </w:r>
    </w:p>
    <w:p w14:paraId="3D89B971" w14:textId="47FDC7B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8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obbin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A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ie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feiff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ge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demiolog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ibu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n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op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i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t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881-89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430054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7/QAD.0000000000000163]</w:t>
      </w:r>
    </w:p>
    <w:p w14:paraId="679C0455" w14:textId="7DA30F1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8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esku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B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nzále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r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mer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cia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siá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anc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ribarr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njosé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rnández-Novo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ti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RIS-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oup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ear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-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tim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cto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7-4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635567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7/QAD.0000000000000874]</w:t>
      </w:r>
    </w:p>
    <w:p w14:paraId="675F1A60" w14:textId="0C8DD3A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8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ooke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K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ön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oc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is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rol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yau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i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C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nergis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ationship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w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(HPV)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stema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iew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a-analy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ngitudi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quis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ear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tu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quis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tu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ID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o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2511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987388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2/jia2.25110]</w:t>
      </w:r>
    </w:p>
    <w:p w14:paraId="4683CB7D" w14:textId="154DE43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8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ertisch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ancesch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rnazz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eis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höni-Affol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uchar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hl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v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und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wlit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var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del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lm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vassin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öck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iffo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wi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ho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estigato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s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ct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s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s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se-contr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wi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ho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m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pidemi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3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7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877-88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390055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3/aje/kwt153]</w:t>
      </w:r>
    </w:p>
    <w:p w14:paraId="4922427E" w14:textId="28FD26F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8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oldi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unt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ins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eedbe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lefsk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st-effectivene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quamo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raepithel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s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-neg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mosexu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sexu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m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34-64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85641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s0002-9343(00)00349-1]</w:t>
      </w:r>
    </w:p>
    <w:p w14:paraId="425DAB92" w14:textId="2B441F6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8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oldi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unt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ins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eedbe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lt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lefsk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in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ivene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st-effectivene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quamo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raepithel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s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mosexu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sexu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A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8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22-182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34037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1/jama.281.19.1822]</w:t>
      </w:r>
    </w:p>
    <w:p w14:paraId="1E8BEB0A" w14:textId="3C609340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9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uo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gol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iss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rt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P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mmali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dominan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cr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ve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6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835-84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70330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nature09267]</w:t>
      </w:r>
    </w:p>
    <w:p w14:paraId="78C4A0CB" w14:textId="0CF0D55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9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Olse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PH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bro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n-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o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ment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m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enorhabdit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ega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ock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N-1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nth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f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iti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l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ev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9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1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71-68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64280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6/dbio.1999.9523]</w:t>
      </w:r>
    </w:p>
    <w:p w14:paraId="2A59747F" w14:textId="611DC311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9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Plac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F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oko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on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hiy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-37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lementa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mo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quenc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roc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at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cad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U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08-161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22751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73/pnas.0707594105]</w:t>
      </w:r>
    </w:p>
    <w:p w14:paraId="44D70394" w14:textId="3B762E6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9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ua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rtno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C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cl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lica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ucleic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cid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95-170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05308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3/nar/gkr934]</w:t>
      </w:r>
    </w:p>
    <w:p w14:paraId="07B11DA2" w14:textId="065599C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lastRenderedPageBreak/>
        <w:t>9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artel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P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ogn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nctio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3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15-23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16732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cell.2009.01.002]</w:t>
      </w:r>
    </w:p>
    <w:p w14:paraId="30CA93AA" w14:textId="019AE03A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9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u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u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i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i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racteriz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rum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v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a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agn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eas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97-100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76617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cr.2008.282]</w:t>
      </w:r>
    </w:p>
    <w:p w14:paraId="668FA2FE" w14:textId="1594B021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9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fn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nerje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isk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y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o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i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sch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ge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roc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at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cad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U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1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262-426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459163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73/pnas.1401430111]</w:t>
      </w:r>
    </w:p>
    <w:p w14:paraId="2F6CD9FE" w14:textId="08B5B37A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9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aje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B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rnæ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iis-Hans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rril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kilds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lu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s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j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va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kot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ech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chwal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iels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C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HPV)-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idg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w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re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a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c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526-153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47288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bjc.2012.109]</w:t>
      </w:r>
    </w:p>
    <w:p w14:paraId="7DF3B871" w14:textId="115308EE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9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arde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E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asa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iffith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ng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bookmarkStart w:id="3" w:name="OLE_LINK1"/>
      <w:bookmarkStart w:id="4" w:name="OLE_LINK2"/>
      <w:r w:rsidRPr="00EF606B">
        <w:rPr>
          <w:rFonts w:ascii="Book Antiqua" w:eastAsia="Book Antiqua" w:hAnsi="Book Antiqua" w:cs="Book Antiqua"/>
          <w:color w:val="000000"/>
        </w:rPr>
        <w:t>Mod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-m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i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proteins.</w:t>
      </w:r>
      <w:bookmarkEnd w:id="3"/>
      <w:bookmarkEnd w:id="4"/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Bi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7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8</w:t>
      </w:r>
      <w:r w:rsidR="004D1BE9"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4D1BE9" w:rsidRPr="00EF606B">
        <w:rPr>
          <w:rFonts w:ascii="Book Antiqua" w:eastAsia="Book Antiqua" w:hAnsi="Book Antiqua" w:cs="Book Antiqua"/>
          <w:color w:val="000000"/>
        </w:rPr>
        <w:t>e02170-1</w:t>
      </w:r>
      <w:r w:rsidR="004D1BE9" w:rsidRPr="00EF606B">
        <w:rPr>
          <w:rStyle w:val="cit"/>
          <w:rFonts w:ascii="Book Antiqua" w:hAnsi="Book Antiqua"/>
        </w:rPr>
        <w:t>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804915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28/mBio.02170-16]</w:t>
      </w:r>
    </w:p>
    <w:p w14:paraId="09F7B8B8" w14:textId="18D22E9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9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ar-Aguila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doza-Ramíre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lagón-Santiag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pino-Silv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ntuario-Faci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uiz-Flo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dríguez-Padill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éndez-Pére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ru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ircul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ntif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ea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3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3-16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333465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233/DMA-120957]</w:t>
      </w:r>
    </w:p>
    <w:p w14:paraId="7F763372" w14:textId="01CD8D60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0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allo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nd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evizo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lle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G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jor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ru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liv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centr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osom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3067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42780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371/journal.pone.0030679]</w:t>
      </w:r>
    </w:p>
    <w:p w14:paraId="74A09CFD" w14:textId="5C1D77E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0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Nedaeini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ni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azayer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njb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leh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arif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haghe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ahedn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hayour-Mobarh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ircul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exosom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oso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strointesti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Gene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7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8-5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98202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cgt.2016.77]</w:t>
      </w:r>
    </w:p>
    <w:p w14:paraId="50B38A6C" w14:textId="45C750ED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0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Iorio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V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errac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ron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izz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bbion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gr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dria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bbr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mpigli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éna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lazz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senbe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sian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olin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nc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l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uerzo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grin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ro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ea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6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065-707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10305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58/0008-5472.CAN-05-1783]</w:t>
      </w:r>
    </w:p>
    <w:p w14:paraId="12D23C76" w14:textId="333AA1B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0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Ti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i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fferenti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jacen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r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enocarcinom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med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01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42827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24793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55/2016/1428271]</w:t>
      </w:r>
    </w:p>
    <w:p w14:paraId="26662B93" w14:textId="648ABB2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0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u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t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sk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varez-Saavedr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mb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c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weet-Corder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be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errand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ack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rvit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lub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assif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3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834-83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594470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nature03702]</w:t>
      </w:r>
    </w:p>
    <w:p w14:paraId="38A25C6D" w14:textId="2465DA40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0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ocz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mbo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vac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uhas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cz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induc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ysplas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nticance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23-53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5550598]</w:t>
      </w:r>
    </w:p>
    <w:p w14:paraId="47C09A03" w14:textId="53FA8D4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0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oute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a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lermin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ek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lens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eu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sideratio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mark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sigh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5-5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681954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4137/BMI.S29512]</w:t>
      </w:r>
    </w:p>
    <w:p w14:paraId="42E14BD1" w14:textId="7E59F4B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0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Farzanehpou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zhgan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alilv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ghihlo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kha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lim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za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ru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agn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159068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86/s12985-019-1220-y]</w:t>
      </w:r>
    </w:p>
    <w:p w14:paraId="58266BE3" w14:textId="46B2FE70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0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noek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C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rla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b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viant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l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omm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eek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C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ssug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FA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lch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J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ide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nijd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J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ij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JL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eenberg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D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ome-wi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y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lf-samp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iel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v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iag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ear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44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72-37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019237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2/ijc.31855]</w:t>
      </w:r>
    </w:p>
    <w:p w14:paraId="5505D0EF" w14:textId="7455F8DD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0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hi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pti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bs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at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sis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r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v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agnos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nos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dic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167-317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094246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892/or.2019.7097]</w:t>
      </w:r>
    </w:p>
    <w:p w14:paraId="5B2D4920" w14:textId="7E4020A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1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e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W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o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o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r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te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cinoma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535-254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45121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58/1078-0432.CCR-07-1231]</w:t>
      </w:r>
    </w:p>
    <w:p w14:paraId="735B2478" w14:textId="692FB66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1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yklebust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P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ul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lug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Ø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kars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lteska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h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-15b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2F-controll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re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719-172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04518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bjc.2011.457]</w:t>
      </w:r>
    </w:p>
    <w:p w14:paraId="0A92F341" w14:textId="3C6F5839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1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u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ss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J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i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olve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Trend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harmac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75-68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186214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tips.2011.07.003]</w:t>
      </w:r>
    </w:p>
    <w:p w14:paraId="428AA834" w14:textId="683C7749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1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T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an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NH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uk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ctorian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kamo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gr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a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om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vel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icrobi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0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93693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389/fmicb.2012.00306]</w:t>
      </w:r>
    </w:p>
    <w:p w14:paraId="5C63B771" w14:textId="0B618C8B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1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waminath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avas-Martí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rtín-Garcí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it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yon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2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78-119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437093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jmb.2013.12.017]</w:t>
      </w:r>
    </w:p>
    <w:p w14:paraId="7881611C" w14:textId="4AB777C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1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ennasse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nkira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e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T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cod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ress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lencing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mmun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07-61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589427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immuni.2005.03.010]</w:t>
      </w:r>
    </w:p>
    <w:p w14:paraId="16776111" w14:textId="52D3E08A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ennasse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eu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e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T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bver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fer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questr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NA-bin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BP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he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8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674-2767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88781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74/jbc.C600072200]</w:t>
      </w:r>
    </w:p>
    <w:p w14:paraId="7CD3803F" w14:textId="4ED0E771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lastRenderedPageBreak/>
        <w:t>11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asey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Klockow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arif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lag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ruy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korchu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ronh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p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doribonucl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aso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grad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o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crophag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r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3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44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1-20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384979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virol.2013.06.010]</w:t>
      </w:r>
    </w:p>
    <w:p w14:paraId="58EBDE22" w14:textId="7CE14C9A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1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iswa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leyurgiriset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wlet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ad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bookmarkStart w:id="5" w:name="OLE_LINK3"/>
      <w:r w:rsidRPr="00EF606B">
        <w:rPr>
          <w:rFonts w:ascii="Book Antiqua" w:eastAsia="Book Antiqua" w:hAnsi="Book Antiqua" w:cs="Book Antiqua"/>
          <w:color w:val="000000"/>
        </w:rPr>
        <w:t>Compari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w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nocyte-Deriv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crophag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MDMs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iph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oo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nonucle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PBMCs).</w:t>
      </w:r>
      <w:bookmarkEnd w:id="5"/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1</w:t>
      </w:r>
      <w:r w:rsidR="004D1BE9"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4D1BE9" w:rsidRPr="00EF606B">
        <w:rPr>
          <w:rFonts w:ascii="Book Antiqua" w:eastAsia="Book Antiqua" w:hAnsi="Book Antiqua" w:cs="Book Antiqua"/>
          <w:color w:val="000000"/>
        </w:rPr>
        <w:t>697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297193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390/ijms21186970]</w:t>
      </w:r>
    </w:p>
    <w:p w14:paraId="6BB591E5" w14:textId="1880ABD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1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arbu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G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dr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omp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gn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retoi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a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ci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oine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olve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a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way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ev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4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221141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389/fcell.2020.00143]</w:t>
      </w:r>
    </w:p>
    <w:p w14:paraId="2FAAEC56" w14:textId="652E6C09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2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ibeiro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rinho-Di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nteir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ureir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ldaq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deiro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us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34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125b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ment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med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01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0458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618079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55/2015/304584]</w:t>
      </w:r>
    </w:p>
    <w:p w14:paraId="4B3979AE" w14:textId="4CC1DD6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2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o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S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ra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chde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jad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enn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r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cerr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lchoo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oudemi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rt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eln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lti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na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'Ne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h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ud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RX34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poso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34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mi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ien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vanc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li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u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2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30-163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223892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s41416-020-0802-1]</w:t>
      </w:r>
    </w:p>
    <w:p w14:paraId="76FDEB43" w14:textId="2AA6161D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2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hakraborty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ar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ar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eu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vanc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clin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in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dat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dv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27-13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336405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jare.2020.08.012]</w:t>
      </w:r>
    </w:p>
    <w:p w14:paraId="06376E7E" w14:textId="00D81FB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2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Ottose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rsl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e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or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n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dg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ic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K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tr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clin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in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ist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avirse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v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-hepatit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eu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c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122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ntimicrob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gent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hemo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59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99-60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538510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28/AAC.04220-14]</w:t>
      </w:r>
    </w:p>
    <w:p w14:paraId="179682B6" w14:textId="0AA31DD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lastRenderedPageBreak/>
        <w:t>12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ann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ssa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cerh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eutic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in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earc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Gen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7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115671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389/fgene.2019.00478]</w:t>
      </w:r>
    </w:p>
    <w:p w14:paraId="042136AB" w14:textId="169B04F1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2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oghoofei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ajafipou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stafae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vako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kharaei-Sali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horban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avanma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haffar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navar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C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/HC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ient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ur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HIV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-3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290034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2174/1570162X18666200908112113]</w:t>
      </w:r>
    </w:p>
    <w:p w14:paraId="093AFA98" w14:textId="7C4FB36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2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gr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aly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ncRN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ea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nc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nc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r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3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379492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86/s12967-021-02802-9]</w:t>
      </w:r>
    </w:p>
    <w:p w14:paraId="36AC3CBC" w14:textId="2A891B4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2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einso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I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ki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esk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sq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i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el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carthu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liakova-Beth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tency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sigh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v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y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t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ol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ID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Hum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troviru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9-12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304584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89/AID.2020.0150]</w:t>
      </w:r>
    </w:p>
    <w:p w14:paraId="08A2D5E3" w14:textId="7173C75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2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hah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U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asirudd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h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K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kh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n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ba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q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merg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in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ific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otyp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ven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nage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icrob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atho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4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413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216949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micpath.2020.104131]</w:t>
      </w:r>
    </w:p>
    <w:p w14:paraId="69F413EB" w14:textId="046F742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2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adri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Nahand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ghoofe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lmanineja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hmanpou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rimzade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asir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zae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urhanife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kharaei-Sali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zae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mbl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osom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med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lamm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iew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4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05-32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156670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2/ijc.32688]</w:t>
      </w:r>
    </w:p>
    <w:p w14:paraId="53AD0FE3" w14:textId="4152BB7E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3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o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-499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mo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emoresist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X6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popt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5-2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193889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7/s10495-019-01588-y]</w:t>
      </w:r>
    </w:p>
    <w:p w14:paraId="3147586C" w14:textId="3054A551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3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Te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u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stema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ome-wi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di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EBO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bol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utbreak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91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601107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srep09912]</w:t>
      </w:r>
    </w:p>
    <w:p w14:paraId="191802B9" w14:textId="1EB74A4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3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aini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in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ku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um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upt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ar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K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ome-wi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utatio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di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u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pir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yndr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ron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SARS-CoV-2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eal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olv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ulmona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sculat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n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it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ommu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83-9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280290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22099/mbrc.2020.36507.1487]</w:t>
      </w:r>
    </w:p>
    <w:p w14:paraId="492D44BB" w14:textId="7A5E2BBE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3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umford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L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wl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shl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illea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rt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wbu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F.</w:t>
      </w:r>
      <w:bookmarkStart w:id="6" w:name="OLE_LINK4"/>
      <w:bookmarkStart w:id="7" w:name="OLE_LINK5"/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ircul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lanoma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o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lleng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sonali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dicine.</w:t>
      </w:r>
      <w:bookmarkEnd w:id="6"/>
      <w:bookmarkEnd w:id="7"/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molecu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8</w:t>
      </w:r>
      <w:r w:rsidR="004D1BE9"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4D1BE9" w:rsidRPr="00EF606B">
        <w:rPr>
          <w:rFonts w:ascii="Book Antiqua" w:eastAsia="Book Antiqua" w:hAnsi="Book Antiqua" w:cs="Book Antiqua"/>
          <w:color w:val="000000"/>
        </w:rPr>
        <w:t>2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970168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390/biom8020021]</w:t>
      </w:r>
    </w:p>
    <w:p w14:paraId="68B28562" w14:textId="2556DDA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3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ham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ber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a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degh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hafouri-Fa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ghdae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ntif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ne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ncrea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agn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arr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tase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informatic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hod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55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237192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s41598-020-64569-1]</w:t>
      </w:r>
    </w:p>
    <w:p w14:paraId="23B3FD6F" w14:textId="451DDFF0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3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ehm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O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u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ham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brahi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bookmarkStart w:id="8" w:name="OLE_LINK6"/>
      <w:bookmarkStart w:id="9" w:name="OLE_LINK7"/>
      <w:r w:rsidRPr="00EF606B">
        <w:rPr>
          <w:rFonts w:ascii="Book Antiqua" w:eastAsia="Book Antiqua" w:hAnsi="Book Antiqua" w:cs="Book Antiqua"/>
          <w:color w:val="000000"/>
        </w:rPr>
        <w:t>Valid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ea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chi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ar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proac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bookmarkEnd w:id="8"/>
      <w:bookmarkEnd w:id="9"/>
      <w:r w:rsidRPr="00EF606B">
        <w:rPr>
          <w:rFonts w:ascii="Book Antiqua" w:eastAsia="Book Antiqua" w:hAnsi="Book Antiqua" w:cs="Book Antiqua"/>
          <w:i/>
          <w:iCs/>
          <w:color w:val="000000"/>
        </w:rPr>
        <w:t>Cancer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(Basel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1</w:t>
      </w:r>
      <w:r w:rsidR="004D1BE9"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4D1BE9" w:rsidRPr="00EF606B">
        <w:rPr>
          <w:rFonts w:ascii="Book Antiqua" w:eastAsia="Book Antiqua" w:hAnsi="Book Antiqua" w:cs="Book Antiqua"/>
          <w:color w:val="000000"/>
        </w:rPr>
        <w:t>43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091754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390/cancers11030431]</w:t>
      </w:r>
    </w:p>
    <w:p w14:paraId="4B0E5654" w14:textId="7D4C32E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3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Zhu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i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nos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eng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techn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7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221139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389/fbioe.2020.00176]</w:t>
      </w:r>
    </w:p>
    <w:p w14:paraId="0012A78A" w14:textId="7121C18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3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Ka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W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rawfo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bbr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uov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rofal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ana-Sinka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ied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themat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3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5366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336563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371/journal.pone.0053663]</w:t>
      </w:r>
    </w:p>
    <w:p w14:paraId="66B2167F" w14:textId="659B171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3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Zhu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S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i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i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venu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wa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tro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ie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chn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vanc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lleng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ompu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truc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techn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04-9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134638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csbj.2019.06.018]</w:t>
      </w:r>
    </w:p>
    <w:p w14:paraId="5915FD46" w14:textId="47B8359A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3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av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VP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g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nesti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levi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guy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lf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plif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chnologies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pportunit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challeng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i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agnostic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Lab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ve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99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52-46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054206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s41374-018-0143-3]</w:t>
      </w:r>
    </w:p>
    <w:p w14:paraId="3BA24690" w14:textId="18BB052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4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i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ltrasen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on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other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plific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ngew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hem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d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ng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9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498-550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60238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2/anie.201001375]</w:t>
      </w:r>
    </w:p>
    <w:p w14:paraId="5B79DDE0" w14:textId="52A03F9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4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Yi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t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lo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ucle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i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sens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n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plif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rate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plex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ucl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ybridiz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a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7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018509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894576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371/journal.pone.0185091]</w:t>
      </w:r>
    </w:p>
    <w:p w14:paraId="6D41B2DD" w14:textId="534B8FE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4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egliangeli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mp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iammeng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anotechnology-b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rategi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uantif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hemist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476-949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498944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2/chem.201402649]</w:t>
      </w:r>
    </w:p>
    <w:p w14:paraId="0C77B5FC" w14:textId="24782A0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4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amidi-Asl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lchett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shemineja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scin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ie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ectrochem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sens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rmin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Talant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3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1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4-8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405456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talanta.2013.03.061]</w:t>
      </w:r>
    </w:p>
    <w:p w14:paraId="678D3506" w14:textId="17FC4E7F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4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rat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mats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sokaw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ed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pi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n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min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low-assis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ndri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mplif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wer-fre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fluid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ip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4832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314486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371/journal.pone.0048329]</w:t>
      </w:r>
    </w:p>
    <w:p w14:paraId="2F381507" w14:textId="57CA6AE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4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alim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thir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ndaswam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jayakum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ravan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ira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fluid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i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v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ea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ree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oo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ac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b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med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icrodevic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7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8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896514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7/s10544-017-0230-z]</w:t>
      </w:r>
    </w:p>
    <w:p w14:paraId="158B6BF6" w14:textId="69A89F4F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4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ässe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oso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eu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os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cto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xper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pi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2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189-S19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50688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517/14712598.2012.680018]</w:t>
      </w:r>
    </w:p>
    <w:p w14:paraId="20B97B9C" w14:textId="6ACF2A4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4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itchell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PS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rk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ro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it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y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gosova-Agadjany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ter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tebo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'Bri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l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rb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resc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nuds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irewal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tle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ssell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l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Mart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war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ircul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ood-b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rk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roc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at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cad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U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513-1051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866321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73/pnas.0804549105]</w:t>
      </w:r>
    </w:p>
    <w:p w14:paraId="06C7CED7" w14:textId="4C9BD1A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4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ubr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ulagni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ell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mbea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illas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di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nsarr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r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lvente-Poiro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iro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o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osom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cou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sicle-med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cell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po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a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hospholipa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staglandi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Lipid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5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105-212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42427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94/jlr.M003657]</w:t>
      </w:r>
    </w:p>
    <w:p w14:paraId="3A56C64D" w14:textId="6F7E0A3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4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Nik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ohamed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Kamal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NNSB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ahid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n-Exoso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oso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ircul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li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s?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harmac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50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203823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389/fphar.2019.01500]</w:t>
      </w:r>
    </w:p>
    <w:p w14:paraId="2E025AA8" w14:textId="09B273D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5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Fu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i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o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ircul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oso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17-5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92a-3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edi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log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g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a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lorect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1-23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936707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tranon.2017.12.012]</w:t>
      </w:r>
    </w:p>
    <w:p w14:paraId="2B5C9AFA" w14:textId="100C81CF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5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oto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jiy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nish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saji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jibayash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yash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tsum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wa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jir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katan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nak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mur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en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shi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riich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zukam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hg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kumur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ev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ru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oso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-191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-</w:t>
      </w:r>
      <w:r w:rsidRPr="00EF606B">
        <w:rPr>
          <w:rFonts w:ascii="MS Gothic" w:eastAsia="MS Gothic" w:hAnsi="MS Gothic" w:cs="MS Gothic"/>
          <w:color w:val="000000"/>
        </w:rPr>
        <w:t> </w:t>
      </w:r>
      <w:r w:rsidRPr="00EF606B">
        <w:rPr>
          <w:rFonts w:ascii="Book Antiqua" w:eastAsia="Book Antiqua" w:hAnsi="Book Antiqua" w:cs="Book Antiqua"/>
          <w:color w:val="000000"/>
        </w:rPr>
        <w:t>21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-451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ncrea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oplas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side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ici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agnos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rk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938598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86/s12885-018-4006-5]</w:t>
      </w:r>
    </w:p>
    <w:p w14:paraId="1AB2284A" w14:textId="04BFBB8B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5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ackso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eh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thel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ganoi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ngerha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es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-ho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actio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hilo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Tran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oc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Lond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74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028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095549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8/rstb.2018.0288]</w:t>
      </w:r>
    </w:p>
    <w:p w14:paraId="3FC04C97" w14:textId="0028DB1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5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riehui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ld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eli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õhmussa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lle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ri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e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ui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rv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gth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ur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aarsvel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k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rar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vié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andvli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MJ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ndrick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akobachvi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ridev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ranenbu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xt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p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JP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ve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t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udenaard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ev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cos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gano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tfor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sonaliz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isco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852-87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105362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58/2159-8290.CD-18-1522]</w:t>
      </w:r>
    </w:p>
    <w:p w14:paraId="4F470F0D" w14:textId="74B55F0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lastRenderedPageBreak/>
        <w:t>15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Fiorini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ghin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rb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e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mun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ganoids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k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le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mpl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ev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225804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389/fcell.2020.00166]</w:t>
      </w:r>
    </w:p>
    <w:p w14:paraId="74194986" w14:textId="07AD4F0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5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õhmussaa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k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spej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lle-Incl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H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rda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rv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gth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o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ranenbu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ong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G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weem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erse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xt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ev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bookmarkStart w:id="10" w:name="OLE_LINK13"/>
      <w:bookmarkStart w:id="11" w:name="OLE_LINK8"/>
      <w:r w:rsidRPr="00EF606B">
        <w:rPr>
          <w:rFonts w:ascii="Book Antiqua" w:eastAsia="Book Antiqua" w:hAnsi="Book Antiqua" w:cs="Book Antiqua"/>
          <w:color w:val="000000"/>
        </w:rPr>
        <w:t>Patient-deriv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ganoi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ynamic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bookmarkEnd w:id="10"/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bookmarkEnd w:id="11"/>
      <w:r w:rsidRPr="00EF606B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385291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stem.2021.03.012]</w:t>
      </w:r>
    </w:p>
    <w:p w14:paraId="092697CA" w14:textId="044DF97B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5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-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20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er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owth-promo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DCD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cino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med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harmaco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96-100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971055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biopha.2018.03.154]</w:t>
      </w:r>
    </w:p>
    <w:p w14:paraId="2899C879" w14:textId="51D39B5D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5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he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u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-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-20b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mo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a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ibi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alloprotein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7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464-547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884905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892/mmr.2017.7231]</w:t>
      </w:r>
    </w:p>
    <w:p w14:paraId="2EAC8441" w14:textId="658CB58D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5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u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Yeu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L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s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wo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T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gr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53/microRNA-23b/urokinase-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sminog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wa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coge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1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401-241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124296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onc.2010.613]</w:t>
      </w:r>
    </w:p>
    <w:p w14:paraId="2B5A713B" w14:textId="0A14678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5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Wu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YL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s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eau-F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W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30c-2*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g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TA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olv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asta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ru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ist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n-sma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urge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6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591-159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50686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surg.2016.06.025]</w:t>
      </w:r>
    </w:p>
    <w:p w14:paraId="47B6A014" w14:textId="0447E92E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6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cCo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nerje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ok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y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o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ge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rup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r-suppress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34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37-64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25845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261/rna.1442309]</w:t>
      </w:r>
    </w:p>
    <w:p w14:paraId="4427E938" w14:textId="10A81CC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6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Zha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/p5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d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-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34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ib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rbur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effe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DH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m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12-32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186405]</w:t>
      </w:r>
    </w:p>
    <w:p w14:paraId="4A2AEDE6" w14:textId="3643FA9E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6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hi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i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u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u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lucocorticoi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v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E6-p53-miR-14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w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ul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a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ap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ist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ath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2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48-15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28731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2/path.3997]</w:t>
      </w:r>
    </w:p>
    <w:p w14:paraId="6BF56140" w14:textId="7493B93A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6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Zho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u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Pr="00EF606B">
        <w:rPr>
          <w:rFonts w:ascii="Book Antiqua" w:eastAsia="Book Antiqua" w:hAnsi="Book Antiqua" w:cs="Book Antiqua"/>
          <w:color w:val="000000"/>
        </w:rPr>
        <w:noBreakHyphen/>
        <w:t>19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ib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lifera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gr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a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fec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ull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ddy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ma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ai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79-78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975030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892/ijmm.2018.3660]</w:t>
      </w:r>
    </w:p>
    <w:p w14:paraId="3FA0C624" w14:textId="2FA2123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6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artinez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I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rdin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ar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nz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dwar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h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duc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-21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cino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coge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575-258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799894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sj.onc.1210919]</w:t>
      </w:r>
    </w:p>
    <w:p w14:paraId="15DE3084" w14:textId="6F3DA7D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6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ia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-21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ib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M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gr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a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FMBT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CUN1D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cotarg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5622-4563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28598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8632/oncotarget.9850]</w:t>
      </w:r>
    </w:p>
    <w:p w14:paraId="07F7FED7" w14:textId="686811EF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6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íaz-González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del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nítez-Boijseaunea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ómez-Ceró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rmúdez-Mora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dríguez-Doran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érez-Plasenc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alta-Zaragoz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ti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cinogenesi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med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01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7492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587420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55/2015/374924]</w:t>
      </w:r>
    </w:p>
    <w:p w14:paraId="4FF82B23" w14:textId="5A02307E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6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37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genetic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d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NMT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ul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M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res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nc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LAT1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016346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65830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371/journal.pone.0163460]</w:t>
      </w:r>
    </w:p>
    <w:p w14:paraId="7E9BBDEB" w14:textId="06D55E2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6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Xu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i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286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ress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GFR/AKT2/CCND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w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896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36492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srep28968]</w:t>
      </w:r>
    </w:p>
    <w:p w14:paraId="37D1E944" w14:textId="19B93740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lastRenderedPageBreak/>
        <w:t>16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u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ib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SC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lifera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as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asta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regul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20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Tumour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433-944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678187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7/s13277-016-4817-4]</w:t>
      </w:r>
    </w:p>
    <w:p w14:paraId="0AEEAA27" w14:textId="63B6555B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7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Ko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Q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2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cino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nctio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lic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xp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ath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5808-1581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6884851]</w:t>
      </w:r>
    </w:p>
    <w:p w14:paraId="0102427C" w14:textId="4F55FEDB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7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umrungthai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kalaksanan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a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opjit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ngsiriwattha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arapadungki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leebkao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anratanakor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ngyingyo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rawichaw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ient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-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2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it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012710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601015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371/journal.pone.0127109]</w:t>
      </w:r>
    </w:p>
    <w:p w14:paraId="4EBD37E2" w14:textId="522B69A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7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-27b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-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mo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lifer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res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opt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lo-lik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nase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cotarg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666-1967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691091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8632/oncotarget.7531]</w:t>
      </w:r>
    </w:p>
    <w:p w14:paraId="4C15B2B7" w14:textId="19A2A78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7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Yao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u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u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27b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regu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cin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mo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ow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a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H1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thelial-mesenchy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i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45-165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670691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892/or.2015.4500]</w:t>
      </w:r>
    </w:p>
    <w:p w14:paraId="77760512" w14:textId="5CC7262A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7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cKenn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cC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J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2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20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pend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-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eratinocyt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r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4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10-2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431465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virol.2013.10.014]</w:t>
      </w:r>
    </w:p>
    <w:p w14:paraId="05AD87A4" w14:textId="383D0440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7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andal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h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hattachary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hattachary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ch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nh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owdhu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nd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kravar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tterje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ttapadhy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ngupt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btyp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rbo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gr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/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so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rtr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tin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lec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henotyp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s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cript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eath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isco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8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093718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s41420-019-0154-x]</w:t>
      </w:r>
    </w:p>
    <w:p w14:paraId="6D395B0B" w14:textId="4ED3FFF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7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Xi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i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2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ib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ow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asta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targe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T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itr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ase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id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steosarcom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st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cotarg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4252-4426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31776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8632/oncotarget.10020]</w:t>
      </w:r>
    </w:p>
    <w:p w14:paraId="4C66A53D" w14:textId="59E0B73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7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F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u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i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125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res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m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owt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a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tasta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rvic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c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TAT3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cotarg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5266-2528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638968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8632/oncotarget.4457]</w:t>
      </w:r>
    </w:p>
    <w:p w14:paraId="18DDF2E6" w14:textId="2917EAF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7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Pet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nigagl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s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mill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ass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vis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ss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regi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nfr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unel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rtignon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lù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rz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regul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st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si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methyl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DM2B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-MYC/miR-146a-5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xy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coge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654-166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933552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38/s41388-017-0083-1]</w:t>
      </w:r>
    </w:p>
    <w:p w14:paraId="15BC1DF3" w14:textId="4D0BFC3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7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elar-New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im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pillomaviru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ul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pithel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fferenti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ve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6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84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212-522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1992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28/JVI.00078-10]</w:t>
      </w:r>
    </w:p>
    <w:p w14:paraId="6CD5B630" w14:textId="4D7FA6F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8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cKenn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cDa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cC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J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eratinocy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pend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5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ve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0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84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644-1065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70263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28/JVI.00703-10]</w:t>
      </w:r>
    </w:p>
    <w:p w14:paraId="5DBB3124" w14:textId="192FF9E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8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Witwer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KW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t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ank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emen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ationship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BM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s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a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-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i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ress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em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ient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trovir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24025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86/1742-4690-9-5]</w:t>
      </w:r>
    </w:p>
    <w:p w14:paraId="71592CE2" w14:textId="1D234F1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8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ouzet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eu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sa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e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T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ng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yp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HIV-1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roposi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ividua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trovir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11400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86/1742-4690-5-118]</w:t>
      </w:r>
    </w:p>
    <w:p w14:paraId="051BCF25" w14:textId="752A84F0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8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u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varrubi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cher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ink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omch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lu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mba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ss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J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pl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w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ucleic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Acid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181-219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08051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93/nar/gkr961]</w:t>
      </w:r>
    </w:p>
    <w:p w14:paraId="16E6676E" w14:textId="6BC0054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lastRenderedPageBreak/>
        <w:t>18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alasubramaniam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ndh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s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bookmarkStart w:id="12" w:name="OLE_LINK9"/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orta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y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?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dat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bookmarkEnd w:id="12"/>
      <w:r w:rsidRPr="00EF606B">
        <w:rPr>
          <w:rFonts w:ascii="Book Antiqua" w:eastAsia="Book Antiqua" w:hAnsi="Book Antiqua" w:cs="Book Antiqua"/>
          <w:i/>
          <w:iCs/>
          <w:color w:val="000000"/>
        </w:rPr>
        <w:t>Viru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1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951051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390/v10030110]</w:t>
      </w:r>
    </w:p>
    <w:p w14:paraId="201AA827" w14:textId="1E4535C3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8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Triboulet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r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ble-Bess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nnass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brig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dinau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ur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rb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ill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y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rbea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e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nkira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-silenc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w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lic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Sci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07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15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579-158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732203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26/science.1136319]</w:t>
      </w:r>
    </w:p>
    <w:p w14:paraId="39B194B2" w14:textId="05B8AE0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8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o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w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196b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1290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ibu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tency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r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5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86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8-23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646955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virol.2015.09.016]</w:t>
      </w:r>
    </w:p>
    <w:p w14:paraId="6CA230CD" w14:textId="10EAFA09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8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uskov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agill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y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lamuth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rtin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r-Josep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chan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inald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yyavo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cript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HIV-1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ividua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tin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a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nt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3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5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372132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86/1471-2334-13-250]</w:t>
      </w:r>
    </w:p>
    <w:p w14:paraId="253714E5" w14:textId="6B84ABE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8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ua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i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Q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e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coRNA-3162-3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dentif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w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ient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Ge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66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1-2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962752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gene.2018.04.002]</w:t>
      </w:r>
    </w:p>
    <w:p w14:paraId="4D2968BC" w14:textId="4A7ECE6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8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waminath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zuk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ddik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pl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wle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oo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a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rr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éndez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lg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ers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op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elle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ffer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t-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mi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t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L-1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2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88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6238-624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258604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4049/jimmunol.1101196]</w:t>
      </w:r>
    </w:p>
    <w:p w14:paraId="48A3E271" w14:textId="13783A9E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9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iswa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leyurgiriset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wlet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ad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lid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lasm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omark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at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n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t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r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BioMedici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9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4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07-3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310055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16/j.ebiom.2019.04.023]</w:t>
      </w:r>
    </w:p>
    <w:p w14:paraId="5232E357" w14:textId="7C02248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lastRenderedPageBreak/>
        <w:t>19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uh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ncin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park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yyavo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ysregul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c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2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20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-106b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Bioche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17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902-191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675539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2/jcb.25489]</w:t>
      </w:r>
    </w:p>
    <w:p w14:paraId="054855BA" w14:textId="1719E934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9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ánchez-Del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ojo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ópez-Huert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íez-Fuer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odríguez-Mor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rmej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ópez-Campo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teo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iménez-Torm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ómez-Esqu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íaz-Gi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camí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ir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ng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racell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or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otent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chanis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ist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opt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air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lifer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7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018567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896846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371/journal.pone.0185677]</w:t>
      </w:r>
    </w:p>
    <w:p w14:paraId="430D813C" w14:textId="1A92451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9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ahimi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J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t-shorten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uri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utgrow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-13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euroinflamm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4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63438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86/s12974-016-0716-2]</w:t>
      </w:r>
    </w:p>
    <w:p w14:paraId="7823AB44" w14:textId="71B471B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9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ardo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aki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bezant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l-Say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l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ib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res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ten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trocyt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Retrovirolog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6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706008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86/s12977-016-0256-y]</w:t>
      </w:r>
    </w:p>
    <w:p w14:paraId="0B6E530E" w14:textId="5896D5D6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9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ishra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n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K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ul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-10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ppre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E-cadher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ra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vasc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dothel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eurosc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3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5992-600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355448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523/JNEUROSCI.4796-12.2013]</w:t>
      </w:r>
    </w:p>
    <w:p w14:paraId="22750399" w14:textId="60F2F54D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9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Hu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ndyal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oo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t-Med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s-34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&amp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-13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mo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trocy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RT1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lica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g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N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Neuroimmune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Pharmac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7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20-432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823627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007/s11481-017-9730-0]</w:t>
      </w:r>
    </w:p>
    <w:p w14:paraId="7E17D14E" w14:textId="1E291B0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9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qil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aqv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lli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andyopadhya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uli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Jamee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dul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osom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fi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nocy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Extracell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esic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4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467838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3402/jev.v3.23129]</w:t>
      </w:r>
    </w:p>
    <w:p w14:paraId="72C59D89" w14:textId="6757F615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19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Y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Q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J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u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bookmarkStart w:id="13" w:name="OLE_LINK10"/>
      <w:r w:rsidRPr="00EF606B">
        <w:rPr>
          <w:rFonts w:ascii="Book Antiqua" w:eastAsia="Book Antiqua" w:hAnsi="Book Antiqua" w:cs="Book Antiqua"/>
          <w:color w:val="000000"/>
        </w:rPr>
        <w:t>Up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croRN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71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di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p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mo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aposi'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arcoma-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rpes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t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-prolifer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-surviv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Cytoki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rge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tch/NF-κB-Signal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xis.</w:t>
      </w:r>
      <w:bookmarkEnd w:id="13"/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J</w:t>
      </w:r>
      <w:r w:rsidR="00B12CF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18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92</w:t>
      </w:r>
      <w:r w:rsidRPr="00EF606B">
        <w:rPr>
          <w:rFonts w:ascii="Book Antiqua" w:eastAsia="Book Antiqua" w:hAnsi="Book Antiqua" w:cs="Book Antiqua"/>
          <w:color w:val="000000"/>
        </w:rPr>
        <w:t>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00580-1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[PMID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997666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I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0.1128/JVI.00580-18]</w:t>
      </w:r>
    </w:p>
    <w:bookmarkEnd w:id="2"/>
    <w:p w14:paraId="223988E2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  <w:sectPr w:rsidR="00A77B3E" w:rsidRPr="00EF606B" w:rsidSect="00C66FBA">
          <w:type w:val="continuous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74F3B237" w14:textId="77777777" w:rsidR="00111284" w:rsidRPr="00EF606B" w:rsidRDefault="00111284" w:rsidP="00EF606B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br w:type="page"/>
      </w:r>
    </w:p>
    <w:p w14:paraId="1445002D" w14:textId="4A4C8769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3624690F" w14:textId="3296D7A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uth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cl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fli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est.</w:t>
      </w:r>
    </w:p>
    <w:p w14:paraId="2DDF2C75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5B94D55" w14:textId="4C7B4EC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4" w:name="OLE_LINK14"/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tic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pen-acce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tic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l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-hou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di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er-review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ter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iewer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tribu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corda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re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m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ttribu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nCommerci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C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-N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4.0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cens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m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th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stribut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mix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ap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uil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r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n-commercial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cen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i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iva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rk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ffer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rm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vid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igi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ork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per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i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n-commercial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e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bookmarkEnd w:id="14"/>
    <w:p w14:paraId="10D8A500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23EB2C9" w14:textId="10256780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t>Manuscript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source: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i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111284" w:rsidRPr="00EF606B">
        <w:rPr>
          <w:rFonts w:ascii="Book Antiqua" w:eastAsia="Book Antiqua" w:hAnsi="Book Antiqua" w:cs="Book Antiqua"/>
          <w:color w:val="000000"/>
        </w:rPr>
        <w:t>manuscript</w:t>
      </w:r>
    </w:p>
    <w:p w14:paraId="1A5DB54B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800C3C8" w14:textId="35D23189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t>Peer-review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started: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r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7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1</w:t>
      </w:r>
    </w:p>
    <w:p w14:paraId="706398B5" w14:textId="1B6E9C3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t>First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decision: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ri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5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2021</w:t>
      </w:r>
    </w:p>
    <w:p w14:paraId="37E65BC7" w14:textId="725540EE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t>Article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in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press: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1B5BBD3C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9775567" w14:textId="47044D52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t>Specialty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type: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111284" w:rsidRPr="00EF606B">
        <w:rPr>
          <w:rFonts w:ascii="Book Antiqua" w:eastAsia="Book Antiqua" w:hAnsi="Book Antiqua" w:cs="Book Antiqua"/>
          <w:color w:val="000000"/>
        </w:rPr>
        <w:t>diseases</w:t>
      </w:r>
    </w:p>
    <w:p w14:paraId="62142982" w14:textId="558F948A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t>Country/Territory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of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origin: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banon</w:t>
      </w:r>
    </w:p>
    <w:p w14:paraId="3A8938F1" w14:textId="590F004C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t>Peer-review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report’s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scientific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quality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3D5A51CA" w14:textId="132A1DF8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Gra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Excellent)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</w:p>
    <w:p w14:paraId="4D007CDC" w14:textId="34F8CB8B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Gra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Ve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ood)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0</w:t>
      </w:r>
    </w:p>
    <w:p w14:paraId="26C2F2E4" w14:textId="4058E79A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Gra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Good)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0</w:t>
      </w:r>
    </w:p>
    <w:p w14:paraId="1FECEF0B" w14:textId="6469E2FF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Gra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Fair)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</w:t>
      </w:r>
    </w:p>
    <w:p w14:paraId="5F9B4725" w14:textId="5B9981C7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color w:val="000000"/>
        </w:rPr>
        <w:t>Gra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Poor)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0</w:t>
      </w:r>
    </w:p>
    <w:p w14:paraId="63054196" w14:textId="77777777" w:rsidR="00A77B3E" w:rsidRPr="00EF606B" w:rsidRDefault="00A77B3E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BB20DF4" w14:textId="711CE7AE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  <w:sectPr w:rsidR="00A77B3E" w:rsidRPr="00EF606B" w:rsidSect="00C66FBA">
          <w:type w:val="continuous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  <w:r w:rsidRPr="00EF606B">
        <w:rPr>
          <w:rFonts w:ascii="Book Antiqua" w:eastAsia="Book Antiqua" w:hAnsi="Book Antiqua" w:cs="Book Antiqua"/>
          <w:b/>
          <w:color w:val="000000"/>
        </w:rPr>
        <w:t>P-Reviewer: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a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rb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S-Editor: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Zha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L-Editor: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634C2A">
        <w:rPr>
          <w:rFonts w:ascii="Book Antiqua" w:eastAsia="Book Antiqua" w:hAnsi="Book Antiqua" w:cs="Book Antiqua"/>
          <w:bCs/>
          <w:color w:val="000000"/>
        </w:rPr>
        <w:t xml:space="preserve">Filipodia </w:t>
      </w:r>
      <w:r w:rsidRPr="00EF606B">
        <w:rPr>
          <w:rFonts w:ascii="Book Antiqua" w:eastAsia="Book Antiqua" w:hAnsi="Book Antiqua" w:cs="Book Antiqua"/>
          <w:b/>
          <w:color w:val="000000"/>
        </w:rPr>
        <w:t>P-Editor: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34951F06" w14:textId="77777777" w:rsidR="00111284" w:rsidRPr="00EF606B" w:rsidRDefault="00111284" w:rsidP="00EF606B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br w:type="page"/>
      </w:r>
    </w:p>
    <w:p w14:paraId="58CE2A26" w14:textId="06853DAE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EF606B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B12CF5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color w:val="000000"/>
        </w:rPr>
        <w:t>Legends</w:t>
      </w:r>
    </w:p>
    <w:p w14:paraId="2F72A261" w14:textId="5A48641E" w:rsidR="005869D9" w:rsidRPr="00EF606B" w:rsidRDefault="008224B9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hAnsi="Book Antiqua"/>
          <w:noProof/>
        </w:rPr>
        <w:drawing>
          <wp:inline distT="0" distB="0" distL="0" distR="0" wp14:anchorId="2635BC40" wp14:editId="6AA91D43">
            <wp:extent cx="5486400" cy="400875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1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008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33CBD8" w14:textId="7E1BA10E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1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echanism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45F4F" w:rsidRPr="00EF606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D4+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T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ell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eath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uring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b/>
          <w:bCs/>
          <w:color w:val="000000"/>
        </w:rPr>
        <w:t>hum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b/>
          <w:bCs/>
          <w:color w:val="000000"/>
        </w:rPr>
        <w:t>immunodeficiency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b/>
          <w:bCs/>
          <w:color w:val="000000"/>
        </w:rPr>
        <w:t>viru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inf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successfu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(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8979FC" w:rsidRPr="00EF606B">
        <w:rPr>
          <w:rFonts w:ascii="Book Antiqua" w:eastAsia="Book Antiqua" w:hAnsi="Book Antiqua" w:cs="Book Antiqua"/>
          <w:color w:val="000000"/>
        </w:rPr>
        <w:t>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a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yroptosi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lamm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ramm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ccu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spase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ul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lamm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igna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leukin-1β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eased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cum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integr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er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cript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llow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t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er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crip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irec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spase-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yropt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bor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yropt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ough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rea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ibu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api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ple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velop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ro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lamma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ul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inflamm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ki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y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ur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u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ruit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n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aï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mphoi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issu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kin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igg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yropt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crui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a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cio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c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lamma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e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hanc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re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verac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viron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r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</w:t>
      </w:r>
      <w:r w:rsidR="008979FC" w:rsidRPr="00EF606B">
        <w:rPr>
          <w:rFonts w:ascii="Book Antiqua" w:eastAsia="Book Antiqua" w:hAnsi="Book Antiqua" w:cs="Book Antiqua"/>
          <w:color w:val="000000"/>
        </w:rPr>
        <w:t>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ccu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productive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ollow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ccessfu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gr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prot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(PR)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FF6EB9" w:rsidRPr="00EF606B">
        <w:rPr>
          <w:rFonts w:ascii="Book Antiqua" w:eastAsia="Book Antiqua" w:hAnsi="Book Antiqua" w:cs="Book Antiqua"/>
          <w:color w:val="000000"/>
        </w:rPr>
        <w:t>P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e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caspase-8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er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sp8p41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agm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crip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c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SimSun" w:hAnsi="Book Antiqua" w:cs="Arial"/>
          <w:color w:val="2E3033"/>
          <w:lang w:eastAsia="zh-CN"/>
        </w:rPr>
        <w:t>NF-kappaB</w:t>
      </w:r>
      <w:r w:rsidR="00B12CF5">
        <w:rPr>
          <w:rFonts w:ascii="Book Antiqua" w:eastAsia="SimSun" w:hAnsi="Book Antiqua" w:cs="Arial"/>
          <w:color w:val="2E3033"/>
          <w:lang w:eastAsia="zh-CN"/>
        </w:rPr>
        <w:t xml:space="preserve"> </w:t>
      </w:r>
      <w:r w:rsidR="008979FC" w:rsidRPr="00EF606B">
        <w:rPr>
          <w:rFonts w:ascii="Book Antiqua" w:eastAsia="SimSun" w:hAnsi="Book Antiqua" w:cs="Arial"/>
          <w:color w:val="2E3033"/>
          <w:lang w:eastAsia="zh-CN"/>
        </w:rPr>
        <w:t>inhibi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u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l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regul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l</w:t>
      </w:r>
      <w:r w:rsidRPr="00EF606B">
        <w:rPr>
          <w:rFonts w:ascii="Book Antiqua" w:eastAsia="Book Antiqua" w:hAnsi="Book Antiqua" w:cs="Book Antiqua"/>
          <w:color w:val="000000"/>
        </w:rPr>
        <w:t>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ermin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eats</w:t>
      </w:r>
      <w:r w:rsidR="00B63D83">
        <w:rPr>
          <w:rFonts w:ascii="Book Antiqua" w:eastAsia="Book Antiqua" w:hAnsi="Book Antiqua" w:cs="Book Antiqua"/>
          <w:color w:val="000000"/>
        </w:rPr>
        <w:t xml:space="preserve"> (LTRs)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sp8p4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mo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lamm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pon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hanc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du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-inflamma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kin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side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sp8p4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opt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rec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-localiz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tochondr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polariz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u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mbran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bsequ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l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chr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o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itochondri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ea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sp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9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o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chanism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gr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igg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deoxyribonucle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acid</w:t>
      </w:r>
      <w:r w:rsidRPr="00EF606B">
        <w:rPr>
          <w:rFonts w:ascii="Book Antiqua" w:eastAsia="Book Antiqua" w:hAnsi="Book Antiqua" w:cs="Book Antiqua"/>
          <w:color w:val="000000"/>
        </w:rPr>
        <w:t>-depend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nas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ul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hosphory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5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53-depend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gram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ef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p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o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-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-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opto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nd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p120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pu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a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a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-apopto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ll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tox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ymphocyte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atu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ll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</w:t>
      </w:r>
      <w:r w:rsidR="00DF5B0B">
        <w:rPr>
          <w:rFonts w:ascii="Book Antiqua" w:eastAsia="Book Antiqua" w:hAnsi="Book Antiqua" w:cs="Book Antiqua"/>
          <w:color w:val="000000"/>
        </w:rPr>
        <w:t>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c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gh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8979FC" w:rsidRPr="00EF606B">
        <w:rPr>
          <w:rFonts w:ascii="Book Antiqua" w:eastAsia="Book Antiqua" w:hAnsi="Book Antiqua" w:cs="Book Antiqua"/>
          <w:color w:val="000000"/>
        </w:rPr>
        <w:t>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un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now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stand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sual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popto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ur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ither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igand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Fa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IL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NF)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ion-induc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a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ro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lamm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v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re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tox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olu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Tat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p120)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6630D" w:rsidRPr="00EF606B">
        <w:rPr>
          <w:rFonts w:ascii="Book Antiqua" w:eastAsia="Book Antiqua" w:hAnsi="Book Antiqua" w:cs="Book Antiqua"/>
          <w:color w:val="000000"/>
        </w:rPr>
        <w:t>DNA-PK:</w:t>
      </w:r>
      <w:r w:rsidR="00B12CF5">
        <w:rPr>
          <w:rFonts w:ascii="Book Antiqua" w:eastAsia="Book Antiqua" w:hAnsi="Book Antiqua" w:cs="Book Antiqua"/>
          <w:color w:val="000000"/>
        </w:rPr>
        <w:t xml:space="preserve"> DNA</w:t>
      </w:r>
      <w:r w:rsidR="00D6630D" w:rsidRPr="00EF606B">
        <w:rPr>
          <w:rFonts w:ascii="Book Antiqua" w:eastAsia="Book Antiqua" w:hAnsi="Book Antiqua" w:cs="Book Antiqua"/>
          <w:color w:val="000000"/>
        </w:rPr>
        <w:t>-depend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6630D"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6630D" w:rsidRPr="00EF606B">
        <w:rPr>
          <w:rFonts w:ascii="Book Antiqua" w:eastAsia="Book Antiqua" w:hAnsi="Book Antiqua" w:cs="Book Antiqua"/>
          <w:color w:val="000000"/>
        </w:rPr>
        <w:t>kinase.</w:t>
      </w:r>
    </w:p>
    <w:p w14:paraId="08ED5F63" w14:textId="45696B70" w:rsidR="008224B9" w:rsidRPr="00EF606B" w:rsidRDefault="008224B9" w:rsidP="00EF606B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61D55EDC" w14:textId="45C98B93" w:rsidR="00064B85" w:rsidRPr="00EF606B" w:rsidRDefault="008224B9" w:rsidP="00EF606B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 w:rsidRPr="00EF606B">
        <w:rPr>
          <w:rFonts w:ascii="Book Antiqua" w:eastAsia="Book Antiqua" w:hAnsi="Book Antiqua" w:cs="Book Antiqua"/>
          <w:b/>
          <w:bCs/>
          <w:noProof/>
          <w:color w:val="000000"/>
        </w:rPr>
        <w:lastRenderedPageBreak/>
        <w:drawing>
          <wp:inline distT="0" distB="0" distL="0" distR="0" wp14:anchorId="5FFC5AFF" wp14:editId="2EDFCF5B">
            <wp:extent cx="5486400" cy="3023235"/>
            <wp:effectExtent l="0" t="0" r="0" b="571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2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023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2007B7" w14:textId="3592712F" w:rsidR="00A77B3E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2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Possibl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echanism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direct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indirect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interaction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betwee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b/>
          <w:bCs/>
          <w:color w:val="000000"/>
        </w:rPr>
        <w:t>hum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b/>
          <w:bCs/>
          <w:color w:val="000000"/>
        </w:rPr>
        <w:t>papillomaviru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b/>
          <w:bCs/>
          <w:color w:val="000000"/>
        </w:rPr>
        <w:t>hum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b/>
          <w:bCs/>
          <w:color w:val="000000"/>
        </w:rPr>
        <w:t>immunodeficiency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b/>
          <w:bCs/>
          <w:color w:val="000000"/>
        </w:rPr>
        <w:t>viru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to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evad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immun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system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mediat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b/>
          <w:bCs/>
          <w:color w:val="000000"/>
        </w:rPr>
        <w:t>huma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b/>
          <w:bCs/>
          <w:color w:val="000000"/>
        </w:rPr>
        <w:t>papillomaviru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carcinogenesi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immunodeficienc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(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8979FC" w:rsidRPr="00EF606B">
        <w:rPr>
          <w:rFonts w:ascii="Book Antiqua" w:eastAsia="Book Antiqua" w:hAnsi="Book Antiqua" w:cs="Book Antiqua"/>
          <w:color w:val="000000"/>
        </w:rPr>
        <w:t>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Calibri" w:hAnsi="Book Antiqua" w:cs="Book Antiqua"/>
          <w:color w:val="000000"/>
        </w:rPr>
        <w:t>human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8979FC" w:rsidRPr="00EF606B">
        <w:rPr>
          <w:rFonts w:ascii="Book Antiqua" w:eastAsia="Calibri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(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8979FC" w:rsidRPr="00EF606B">
        <w:rPr>
          <w:rFonts w:ascii="Book Antiqua" w:eastAsia="Book Antiqua" w:hAnsi="Book Antiqua" w:cs="Book Antiqua"/>
          <w:color w:val="000000"/>
        </w:rPr>
        <w:t>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ibu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rel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arcinogenes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a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ve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chanism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volv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re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a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twe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eratinocyte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5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regul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maj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histocompatibil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complex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(</w:t>
      </w:r>
      <w:r w:rsidRPr="00EF606B">
        <w:rPr>
          <w:rFonts w:ascii="Book Antiqua" w:eastAsia="Book Antiqua" w:hAnsi="Book Antiqua" w:cs="Book Antiqua"/>
          <w:color w:val="000000"/>
        </w:rPr>
        <w:t>MHC</w:t>
      </w:r>
      <w:r w:rsidR="00DA2181" w:rsidRPr="00EF606B">
        <w:rPr>
          <w:rFonts w:ascii="Book Antiqua" w:eastAsia="Book Antiqua" w:hAnsi="Book Antiqua" w:cs="Book Antiqua"/>
          <w:color w:val="000000"/>
        </w:rPr>
        <w:t>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equeste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huma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leukocy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antig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(</w:t>
      </w:r>
      <w:r w:rsidRPr="00EF606B">
        <w:rPr>
          <w:rFonts w:ascii="Book Antiqua" w:eastAsia="Book Antiqua" w:hAnsi="Book Antiqua" w:cs="Book Antiqua"/>
          <w:color w:val="000000"/>
        </w:rPr>
        <w:t>HLA</w:t>
      </w:r>
      <w:r w:rsidR="00DA2181" w:rsidRPr="00EF606B">
        <w:rPr>
          <w:rFonts w:ascii="Book Antiqua" w:eastAsia="Book Antiqua" w:hAnsi="Book Antiqua" w:cs="Book Antiqua"/>
          <w:color w:val="000000"/>
        </w:rPr>
        <w:t>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a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lex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eratinocyte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re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lock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por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L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a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mplex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mbra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rface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er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ge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s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in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53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c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rest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7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er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ge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it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regul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B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mo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H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la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regula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pti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por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ssocia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ge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cess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TAP1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in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P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port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ibi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pti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a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H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tigen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regul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mot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H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eav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ai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portant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a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regul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1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7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hanc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i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ge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rea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1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irect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upregul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1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lastRenderedPageBreak/>
        <w:t>Vp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a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6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c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res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cogenesis</w:t>
      </w:r>
      <w:r w:rsidR="00DA2181" w:rsidRPr="00EF606B">
        <w:rPr>
          <w:rFonts w:ascii="Book Antiqua" w:eastAsia="Book Antiqua" w:hAnsi="Book Antiqua" w:cs="Book Antiqua"/>
          <w:color w:val="000000"/>
        </w:rPr>
        <w:t>;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minish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mmu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pon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ult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ersistenc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athogenesi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ilu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i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-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keratinocy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j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ven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P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-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ccu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oug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ultip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echanism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dd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os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wnregul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H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endrit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DC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ibi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tura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ma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rac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ecom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ect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usceptibl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rec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ytotox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ffe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us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reover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p120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era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it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XCR4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EE098C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ffect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i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nct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th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actor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ls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ibu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ibi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-specif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4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spons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clu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ctiv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eg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xpress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hibitor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olecul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(</w:t>
      </w:r>
      <w:r w:rsidR="00751DA9">
        <w:rPr>
          <w:rFonts w:ascii="Book Antiqua" w:eastAsia="Book Antiqua" w:hAnsi="Book Antiqua" w:cs="Book Antiqua"/>
          <w:color w:val="000000"/>
        </w:rPr>
        <w:t>p</w:t>
      </w:r>
      <w:r w:rsidR="00DA2181" w:rsidRPr="00EF606B">
        <w:rPr>
          <w:rFonts w:ascii="Book Antiqua" w:eastAsia="Book Antiqua" w:hAnsi="Book Antiqua" w:cs="Book Antiqua"/>
          <w:color w:val="000000"/>
        </w:rPr>
        <w:t>rogramm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death-1</w:t>
      </w:r>
      <w:r w:rsidR="00751DA9">
        <w:rPr>
          <w:rFonts w:ascii="Book Antiqua" w:eastAsia="Book Antiqua" w:hAnsi="Book Antiqua" w:cs="Book Antiqua"/>
          <w:color w:val="000000"/>
        </w:rPr>
        <w:t xml:space="preserve"> [PD-1]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160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751DA9">
        <w:rPr>
          <w:rFonts w:ascii="Book Antiqua" w:eastAsia="Book Antiqua" w:hAnsi="Book Antiqua" w:cs="Book Antiqua"/>
          <w:color w:val="000000"/>
        </w:rPr>
        <w:t>l</w:t>
      </w:r>
      <w:r w:rsidR="00DA2181" w:rsidRPr="00EF606B">
        <w:rPr>
          <w:rFonts w:ascii="Book Antiqua" w:eastAsia="Book Antiqua" w:hAnsi="Book Antiqua" w:cs="Book Antiqua"/>
          <w:color w:val="000000"/>
        </w:rPr>
        <w:t>ymphocy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activ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gen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3</w:t>
      </w:r>
      <w:r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751DA9">
        <w:rPr>
          <w:rFonts w:ascii="Book Antiqua" w:eastAsia="Book Antiqua" w:hAnsi="Book Antiqua" w:cs="Book Antiqua"/>
          <w:color w:val="000000"/>
        </w:rPr>
        <w:t>c</w:t>
      </w:r>
      <w:r w:rsidR="00DA2181" w:rsidRPr="00EF606B">
        <w:rPr>
          <w:rFonts w:ascii="Book Antiqua" w:eastAsia="Book Antiqua" w:hAnsi="Book Antiqua" w:cs="Book Antiqua"/>
          <w:color w:val="000000"/>
        </w:rPr>
        <w:t>ytotox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lymphocy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antigen-4</w:t>
      </w:r>
      <w:r w:rsidR="00751DA9">
        <w:rPr>
          <w:rFonts w:ascii="Book Antiqua" w:eastAsia="Book Antiqua" w:hAnsi="Book Antiqua" w:cs="Book Antiqua"/>
          <w:color w:val="000000"/>
        </w:rPr>
        <w:t xml:space="preserve"> [CTLA-4]</w:t>
      </w:r>
      <w:r w:rsidRPr="00EF606B">
        <w:rPr>
          <w:rFonts w:ascii="Book Antiqua" w:eastAsia="Book Antiqua" w:hAnsi="Book Antiqua" w:cs="Book Antiqua"/>
          <w:color w:val="000000"/>
        </w:rPr>
        <w:t>)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D8+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ell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ur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hron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flamm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duc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b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HIV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</w:p>
    <w:p w14:paraId="6C0214DC" w14:textId="77777777" w:rsidR="00064B85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101CE7D3" w14:textId="28AEC33F" w:rsidR="00064B85" w:rsidRPr="00EF606B" w:rsidRDefault="008224B9" w:rsidP="00EF606B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 w:rsidRPr="00EF606B">
        <w:rPr>
          <w:rFonts w:ascii="Book Antiqua" w:hAnsi="Book Antiqua"/>
          <w:noProof/>
        </w:rPr>
        <w:lastRenderedPageBreak/>
        <w:drawing>
          <wp:inline distT="0" distB="0" distL="0" distR="0" wp14:anchorId="53850879" wp14:editId="26F89FE7">
            <wp:extent cx="5486400" cy="184531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3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1845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047AFF" w14:textId="0A0856CE" w:rsidR="00064B85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  <w:sectPr w:rsidR="00064B85" w:rsidRPr="00EF606B" w:rsidSect="00C66FBA">
          <w:type w:val="continuous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  <w:r w:rsidRPr="00EF606B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3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A2181" w:rsidRPr="00EF606B">
        <w:rPr>
          <w:rFonts w:ascii="Book Antiqua" w:eastAsia="Calibri" w:hAnsi="Book Antiqua" w:cs="Book Antiqua"/>
          <w:b/>
          <w:bCs/>
          <w:color w:val="000000"/>
        </w:rPr>
        <w:t>Human</w:t>
      </w:r>
      <w:r w:rsidR="00B12CF5">
        <w:rPr>
          <w:rFonts w:ascii="Book Antiqua" w:eastAsia="Calibri" w:hAnsi="Book Antiqua" w:cs="Book Antiqua"/>
          <w:b/>
          <w:bCs/>
          <w:color w:val="000000"/>
        </w:rPr>
        <w:t xml:space="preserve"> </w:t>
      </w:r>
      <w:r w:rsidR="00DA2181" w:rsidRPr="00EF606B">
        <w:rPr>
          <w:rFonts w:ascii="Book Antiqua" w:eastAsia="Calibri" w:hAnsi="Book Antiqua" w:cs="Book Antiqua"/>
          <w:b/>
          <w:bCs/>
          <w:color w:val="000000"/>
        </w:rPr>
        <w:t>papillomavirus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genome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organization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b/>
          <w:bCs/>
          <w:color w:val="000000"/>
        </w:rPr>
        <w:t>function.</w:t>
      </w:r>
      <w:r w:rsidR="00B12CF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A2181" w:rsidRPr="00EF606B">
        <w:rPr>
          <w:rFonts w:ascii="Book Antiqua" w:eastAsia="Calibri" w:hAnsi="Book Antiqua" w:cs="Book Antiqua"/>
          <w:color w:val="000000"/>
        </w:rPr>
        <w:t>Human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DA2181" w:rsidRPr="00EF606B">
        <w:rPr>
          <w:rFonts w:ascii="Book Antiqua" w:eastAsia="Calibri" w:hAnsi="Book Antiqua" w:cs="Book Antiqua"/>
          <w:color w:val="000000"/>
        </w:rPr>
        <w:t>papillomaviru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EE098C">
        <w:rPr>
          <w:rFonts w:ascii="Book Antiqua" w:eastAsia="Book Antiqua" w:hAnsi="Book Antiqua" w:cs="Book Antiqua"/>
          <w:color w:val="000000"/>
        </w:rPr>
        <w:t xml:space="preserve">(HPV) </w:t>
      </w:r>
      <w:r w:rsidRPr="00EF606B">
        <w:rPr>
          <w:rFonts w:ascii="Book Antiqua" w:eastAsia="Book Antiqua" w:hAnsi="Book Antiqua" w:cs="Book Antiqua"/>
          <w:color w:val="000000"/>
        </w:rPr>
        <w:t>ha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ircula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ouble-strand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genome</w:t>
      </w:r>
      <w:r w:rsidR="006A5C80" w:rsidRPr="00EF606B">
        <w:rPr>
          <w:rFonts w:ascii="Book Antiqua" w:eastAsia="Book Antiqua" w:hAnsi="Book Antiqua" w:cs="Book Antiqua"/>
          <w:color w:val="000000"/>
        </w:rPr>
        <w:t>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6A5C80" w:rsidRPr="00EF606B">
        <w:rPr>
          <w:rFonts w:ascii="Book Antiqua" w:eastAsia="Book Antiqua" w:hAnsi="Book Antiqua" w:cs="Book Antiqua"/>
          <w:color w:val="000000"/>
        </w:rPr>
        <w:t>w</w:t>
      </w:r>
      <w:r w:rsidR="00821305" w:rsidRPr="00EF606B">
        <w:rPr>
          <w:rFonts w:ascii="Book Antiqua" w:eastAsia="Book Antiqua" w:hAnsi="Book Antiqua" w:cs="Book Antiqua"/>
          <w:color w:val="000000"/>
        </w:rPr>
        <w:t>hich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divide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into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re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ions: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rly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te,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non-codi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l</w:t>
      </w:r>
      <w:r w:rsidRPr="00EF606B">
        <w:rPr>
          <w:rFonts w:ascii="Book Antiqua" w:eastAsia="Book Antiqua" w:hAnsi="Book Antiqua" w:cs="Book Antiqua"/>
          <w:color w:val="000000"/>
        </w:rPr>
        <w:t>ong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contro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io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tte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ulate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ranscrip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plication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of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viral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deoxyribonucleic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="00DA2181" w:rsidRPr="00EF606B">
        <w:rPr>
          <w:rFonts w:ascii="Book Antiqua" w:eastAsia="Book Antiqua" w:hAnsi="Book Antiqua" w:cs="Book Antiqua"/>
          <w:color w:val="000000"/>
        </w:rPr>
        <w:t>acid</w:t>
      </w:r>
      <w:r w:rsidRPr="00EF606B">
        <w:rPr>
          <w:rFonts w:ascii="Book Antiqua" w:eastAsia="Book Antiqua" w:hAnsi="Book Antiqua" w:cs="Book Antiqua"/>
          <w:color w:val="000000"/>
        </w:rPr>
        <w:t>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Th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arly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nd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lat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reg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ncod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eight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protei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whos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major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functions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are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  <w:r w:rsidRPr="00EF606B">
        <w:rPr>
          <w:rFonts w:ascii="Book Antiqua" w:eastAsia="Book Antiqua" w:hAnsi="Book Antiqua" w:cs="Book Antiqua"/>
          <w:color w:val="000000"/>
        </w:rPr>
        <w:t>shown.</w:t>
      </w:r>
      <w:r w:rsidR="00B12CF5">
        <w:rPr>
          <w:rFonts w:ascii="Book Antiqua" w:eastAsia="Book Antiqua" w:hAnsi="Book Antiqua" w:cs="Book Antiqua"/>
          <w:color w:val="000000"/>
        </w:rPr>
        <w:t xml:space="preserve"> </w:t>
      </w:r>
    </w:p>
    <w:p w14:paraId="72D19288" w14:textId="2DE4A0BE" w:rsidR="00064B85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eastAsia="Calibri" w:hAnsi="Book Antiqua" w:cs="Book Antiqua"/>
          <w:b/>
          <w:bCs/>
        </w:rPr>
      </w:pPr>
      <w:r w:rsidRPr="00EF606B">
        <w:rPr>
          <w:rFonts w:ascii="Book Antiqua" w:eastAsia="Calibri" w:hAnsi="Book Antiqua" w:cs="Book Antiqua"/>
          <w:b/>
          <w:bCs/>
        </w:rPr>
        <w:lastRenderedPageBreak/>
        <w:t>Table</w:t>
      </w:r>
      <w:r w:rsidR="00B12CF5">
        <w:rPr>
          <w:rFonts w:ascii="Book Antiqua" w:eastAsia="Calibri" w:hAnsi="Book Antiqua" w:cs="Book Antiqua"/>
          <w:b/>
          <w:bCs/>
        </w:rPr>
        <w:t xml:space="preserve"> </w:t>
      </w:r>
      <w:r w:rsidRPr="00EF606B">
        <w:rPr>
          <w:rFonts w:ascii="Book Antiqua" w:eastAsia="Calibri" w:hAnsi="Book Antiqua" w:cs="Book Antiqua"/>
          <w:b/>
          <w:bCs/>
        </w:rPr>
        <w:t>1</w:t>
      </w:r>
      <w:r w:rsidR="00B12CF5">
        <w:rPr>
          <w:rFonts w:ascii="Book Antiqua" w:eastAsia="Calibri" w:hAnsi="Book Antiqua" w:cs="Book Antiqua"/>
          <w:b/>
          <w:bCs/>
        </w:rPr>
        <w:t xml:space="preserve"> </w:t>
      </w:r>
      <w:r w:rsidRPr="00EF606B">
        <w:rPr>
          <w:rFonts w:ascii="Book Antiqua" w:eastAsia="Calibri" w:hAnsi="Book Antiqua" w:cs="Book Antiqua"/>
          <w:b/>
          <w:bCs/>
        </w:rPr>
        <w:t>Cellular</w:t>
      </w:r>
      <w:r w:rsidR="00B12CF5">
        <w:rPr>
          <w:rFonts w:ascii="Book Antiqua" w:eastAsia="Calibri" w:hAnsi="Book Antiqua" w:cs="Book Antiqua"/>
          <w:b/>
          <w:bCs/>
        </w:rPr>
        <w:t xml:space="preserve"> </w:t>
      </w:r>
      <w:r w:rsidR="0091523D" w:rsidRPr="00EF606B">
        <w:rPr>
          <w:rFonts w:ascii="Book Antiqua" w:eastAsia="Calibri" w:hAnsi="Book Antiqua" w:cs="Book Antiqua"/>
          <w:b/>
          <w:bCs/>
        </w:rPr>
        <w:t>micro</w:t>
      </w:r>
      <w:r w:rsidR="00B12CF5">
        <w:rPr>
          <w:rFonts w:ascii="Book Antiqua" w:eastAsia="Calibri" w:hAnsi="Book Antiqua" w:cs="Book Antiqua"/>
          <w:b/>
          <w:bCs/>
        </w:rPr>
        <w:t xml:space="preserve"> </w:t>
      </w:r>
      <w:r w:rsidR="0091523D" w:rsidRPr="00EF606B">
        <w:rPr>
          <w:rFonts w:ascii="Book Antiqua" w:eastAsia="Calibri" w:hAnsi="Book Antiqua" w:cs="Book Antiqua"/>
          <w:b/>
          <w:bCs/>
        </w:rPr>
        <w:t>ribonucleic</w:t>
      </w:r>
      <w:r w:rsidR="00B12CF5">
        <w:rPr>
          <w:rFonts w:ascii="Book Antiqua" w:eastAsia="Calibri" w:hAnsi="Book Antiqua" w:cs="Book Antiqua"/>
          <w:b/>
          <w:bCs/>
        </w:rPr>
        <w:t xml:space="preserve"> </w:t>
      </w:r>
      <w:r w:rsidR="0091523D" w:rsidRPr="00EF606B">
        <w:rPr>
          <w:rFonts w:ascii="Book Antiqua" w:eastAsia="Calibri" w:hAnsi="Book Antiqua" w:cs="Book Antiqua"/>
          <w:b/>
          <w:bCs/>
        </w:rPr>
        <w:t>acid</w:t>
      </w:r>
      <w:r w:rsidR="005463DC" w:rsidRPr="00EF606B">
        <w:rPr>
          <w:rFonts w:ascii="Book Antiqua" w:eastAsia="Calibri" w:hAnsi="Book Antiqua" w:cs="Book Antiqua"/>
          <w:b/>
          <w:bCs/>
        </w:rPr>
        <w:t>s</w:t>
      </w:r>
      <w:r w:rsidR="00B12CF5">
        <w:rPr>
          <w:rFonts w:ascii="Book Antiqua" w:eastAsia="Calibri" w:hAnsi="Book Antiqua" w:cs="Book Antiqua"/>
          <w:b/>
          <w:bCs/>
        </w:rPr>
        <w:t xml:space="preserve"> </w:t>
      </w:r>
      <w:r w:rsidRPr="00EF606B">
        <w:rPr>
          <w:rFonts w:ascii="Book Antiqua" w:eastAsia="Calibri" w:hAnsi="Book Antiqua" w:cs="Book Antiqua"/>
          <w:b/>
          <w:bCs/>
        </w:rPr>
        <w:t>deregulated</w:t>
      </w:r>
      <w:r w:rsidR="00B12CF5">
        <w:rPr>
          <w:rFonts w:ascii="Book Antiqua" w:eastAsia="Calibri" w:hAnsi="Book Antiqua" w:cs="Book Antiqua"/>
          <w:b/>
          <w:bCs/>
        </w:rPr>
        <w:t xml:space="preserve"> </w:t>
      </w:r>
      <w:r w:rsidRPr="00EF606B">
        <w:rPr>
          <w:rFonts w:ascii="Book Antiqua" w:eastAsia="Calibri" w:hAnsi="Book Antiqua" w:cs="Book Antiqua"/>
          <w:b/>
          <w:bCs/>
        </w:rPr>
        <w:t>by</w:t>
      </w:r>
      <w:r w:rsidR="00B12CF5">
        <w:rPr>
          <w:rFonts w:ascii="Book Antiqua" w:eastAsia="Calibri" w:hAnsi="Book Antiqua" w:cs="Book Antiqua"/>
          <w:b/>
          <w:bCs/>
        </w:rPr>
        <w:t xml:space="preserve"> </w:t>
      </w:r>
      <w:r w:rsidR="0091523D" w:rsidRPr="00EF606B">
        <w:rPr>
          <w:rFonts w:ascii="Book Antiqua" w:eastAsia="Calibri" w:hAnsi="Book Antiqua" w:cs="Book Antiqua"/>
          <w:b/>
          <w:bCs/>
        </w:rPr>
        <w:t>human</w:t>
      </w:r>
      <w:r w:rsidR="00B12CF5">
        <w:rPr>
          <w:rFonts w:ascii="Book Antiqua" w:eastAsia="Calibri" w:hAnsi="Book Antiqua" w:cs="Book Antiqua"/>
          <w:b/>
          <w:bCs/>
        </w:rPr>
        <w:t xml:space="preserve"> </w:t>
      </w:r>
      <w:r w:rsidR="0091523D" w:rsidRPr="00EF606B">
        <w:rPr>
          <w:rFonts w:ascii="Book Antiqua" w:eastAsia="Calibri" w:hAnsi="Book Antiqua" w:cs="Book Antiqua"/>
          <w:b/>
          <w:bCs/>
        </w:rPr>
        <w:t>papillomavirus</w:t>
      </w:r>
      <w:r w:rsidR="00B12CF5">
        <w:rPr>
          <w:rFonts w:ascii="Book Antiqua" w:eastAsia="Calibri" w:hAnsi="Book Antiqua" w:cs="Book Antiqua"/>
          <w:b/>
          <w:bCs/>
        </w:rPr>
        <w:t xml:space="preserve"> </w:t>
      </w:r>
      <w:r w:rsidRPr="00EF606B">
        <w:rPr>
          <w:rFonts w:ascii="Book Antiqua" w:eastAsia="Calibri" w:hAnsi="Book Antiqua" w:cs="Book Antiqua"/>
          <w:b/>
          <w:bCs/>
        </w:rPr>
        <w:t>proteins</w:t>
      </w:r>
    </w:p>
    <w:tbl>
      <w:tblPr>
        <w:tblStyle w:val="TableGrid1"/>
        <w:tblW w:w="12333" w:type="dxa"/>
        <w:tblInd w:w="-5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52"/>
        <w:gridCol w:w="1669"/>
        <w:gridCol w:w="1541"/>
        <w:gridCol w:w="3243"/>
        <w:gridCol w:w="3178"/>
        <w:gridCol w:w="950"/>
      </w:tblGrid>
      <w:tr w:rsidR="00064B85" w:rsidRPr="00EF606B" w14:paraId="71D17433" w14:textId="77777777" w:rsidTr="00821305">
        <w:trPr>
          <w:trHeight w:val="1008"/>
        </w:trPr>
        <w:tc>
          <w:tcPr>
            <w:tcW w:w="1752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CEF7319" w14:textId="4B6377F6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b/>
                <w:bCs/>
              </w:rPr>
            </w:pPr>
            <w:r w:rsidRPr="00EF606B">
              <w:rPr>
                <w:rFonts w:ascii="Book Antiqua" w:eastAsia="Calibri" w:hAnsi="Book Antiqua" w:cs="Book Antiqua"/>
                <w:b/>
                <w:bCs/>
              </w:rPr>
              <w:t>HPV</w:t>
            </w:r>
            <w:r w:rsidR="00B12CF5">
              <w:rPr>
                <w:rFonts w:ascii="Book Antiqua" w:eastAsia="Calibri" w:hAnsi="Book Antiqua" w:cs="Book Antiqua"/>
                <w:b/>
                <w:bCs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b/>
                <w:bCs/>
              </w:rPr>
              <w:t>protein</w:t>
            </w:r>
          </w:p>
        </w:tc>
        <w:tc>
          <w:tcPr>
            <w:tcW w:w="166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91F847D" w14:textId="45BD72E0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b/>
                <w:bCs/>
              </w:rPr>
            </w:pPr>
            <w:r w:rsidRPr="00EF606B">
              <w:rPr>
                <w:rFonts w:ascii="Book Antiqua" w:eastAsia="Calibri" w:hAnsi="Book Antiqua" w:cs="Book Antiqua"/>
                <w:b/>
                <w:bCs/>
              </w:rPr>
              <w:t>miRNA</w:t>
            </w:r>
            <w:r w:rsidR="00B12CF5">
              <w:rPr>
                <w:rFonts w:ascii="Book Antiqua" w:eastAsia="Calibri" w:hAnsi="Book Antiqua" w:cs="Book Antiqua"/>
                <w:b/>
                <w:bCs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b/>
                <w:bCs/>
              </w:rPr>
              <w:t>target</w:t>
            </w:r>
          </w:p>
        </w:tc>
        <w:tc>
          <w:tcPr>
            <w:tcW w:w="154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92A7360" w14:textId="05FA1661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b/>
                <w:bCs/>
              </w:rPr>
            </w:pPr>
            <w:r w:rsidRPr="00EF606B">
              <w:rPr>
                <w:rFonts w:ascii="Book Antiqua" w:eastAsia="Calibri" w:hAnsi="Book Antiqua" w:cs="Book Antiqua"/>
                <w:b/>
                <w:bCs/>
              </w:rPr>
              <w:t>miRNA</w:t>
            </w:r>
            <w:r w:rsidR="00B12CF5">
              <w:rPr>
                <w:rFonts w:ascii="Book Antiqua" w:eastAsia="Calibri" w:hAnsi="Book Antiqua" w:cs="Book Antiqua"/>
                <w:b/>
                <w:bCs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b/>
                <w:bCs/>
              </w:rPr>
              <w:t>expression</w:t>
            </w:r>
            <w:r w:rsidR="00B12CF5">
              <w:rPr>
                <w:rFonts w:ascii="Book Antiqua" w:eastAsia="Calibri" w:hAnsi="Book Antiqua" w:cs="Book Antiqua"/>
                <w:b/>
                <w:bCs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b/>
                <w:bCs/>
              </w:rPr>
              <w:t>level</w:t>
            </w:r>
          </w:p>
        </w:tc>
        <w:tc>
          <w:tcPr>
            <w:tcW w:w="3243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C98D3AF" w14:textId="3C32544B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b/>
                <w:bCs/>
              </w:rPr>
            </w:pPr>
            <w:r w:rsidRPr="00EF606B">
              <w:rPr>
                <w:rFonts w:ascii="Book Antiqua" w:eastAsia="Calibri" w:hAnsi="Book Antiqua" w:cs="Book Antiqua"/>
                <w:b/>
                <w:bCs/>
              </w:rPr>
              <w:t>Sample</w:t>
            </w:r>
            <w:r w:rsidR="00B12CF5">
              <w:rPr>
                <w:rFonts w:ascii="Book Antiqua" w:eastAsia="Calibri" w:hAnsi="Book Antiqua" w:cs="Book Antiqua"/>
                <w:b/>
                <w:bCs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b/>
                <w:bCs/>
              </w:rPr>
              <w:t>type</w:t>
            </w:r>
          </w:p>
        </w:tc>
        <w:tc>
          <w:tcPr>
            <w:tcW w:w="317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DFDC80D" w14:textId="1A7552B0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b/>
                <w:bCs/>
              </w:rPr>
            </w:pPr>
            <w:r w:rsidRPr="00EF606B">
              <w:rPr>
                <w:rFonts w:ascii="Book Antiqua" w:eastAsia="Calibri" w:hAnsi="Book Antiqua" w:cs="Book Antiqua"/>
                <w:b/>
                <w:bCs/>
              </w:rPr>
              <w:t>Biological</w:t>
            </w:r>
            <w:r w:rsidR="00B12CF5">
              <w:rPr>
                <w:rFonts w:ascii="Book Antiqua" w:eastAsia="Calibri" w:hAnsi="Book Antiqua" w:cs="Book Antiqua"/>
                <w:b/>
                <w:bCs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b/>
                <w:bCs/>
              </w:rPr>
              <w:t>effect(s)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BF06EA5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b/>
                <w:bCs/>
              </w:rPr>
            </w:pPr>
            <w:r w:rsidRPr="00EF606B">
              <w:rPr>
                <w:rFonts w:ascii="Book Antiqua" w:eastAsia="Calibri" w:hAnsi="Book Antiqua" w:cs="Book Antiqua"/>
                <w:b/>
                <w:bCs/>
              </w:rPr>
              <w:t>Ref.</w:t>
            </w:r>
          </w:p>
        </w:tc>
      </w:tr>
      <w:tr w:rsidR="00064B85" w:rsidRPr="00EF606B" w14:paraId="531598A9" w14:textId="77777777" w:rsidTr="00821305">
        <w:trPr>
          <w:trHeight w:val="1008"/>
        </w:trPr>
        <w:tc>
          <w:tcPr>
            <w:tcW w:w="1752" w:type="dxa"/>
            <w:tcBorders>
              <w:top w:val="single" w:sz="4" w:space="0" w:color="auto"/>
            </w:tcBorders>
            <w:hideMark/>
          </w:tcPr>
          <w:p w14:paraId="0B63B494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E5</w:t>
            </w:r>
          </w:p>
        </w:tc>
        <w:tc>
          <w:tcPr>
            <w:tcW w:w="1669" w:type="dxa"/>
            <w:tcBorders>
              <w:top w:val="single" w:sz="4" w:space="0" w:color="auto"/>
            </w:tcBorders>
            <w:hideMark/>
          </w:tcPr>
          <w:p w14:paraId="0B13428C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miR-146a</w:t>
            </w:r>
          </w:p>
        </w:tc>
        <w:tc>
          <w:tcPr>
            <w:tcW w:w="1541" w:type="dxa"/>
            <w:tcBorders>
              <w:top w:val="single" w:sz="4" w:space="0" w:color="auto"/>
            </w:tcBorders>
            <w:hideMark/>
          </w:tcPr>
          <w:p w14:paraId="7CECB1D9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+</w:t>
            </w:r>
          </w:p>
        </w:tc>
        <w:tc>
          <w:tcPr>
            <w:tcW w:w="3243" w:type="dxa"/>
            <w:tcBorders>
              <w:top w:val="single" w:sz="4" w:space="0" w:color="auto"/>
            </w:tcBorders>
            <w:hideMark/>
          </w:tcPr>
          <w:p w14:paraId="1F6FCC7E" w14:textId="2E4AD9E1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E5-expressing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HaCat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s</w:t>
            </w:r>
          </w:p>
        </w:tc>
        <w:tc>
          <w:tcPr>
            <w:tcW w:w="3178" w:type="dxa"/>
            <w:tcBorders>
              <w:top w:val="single" w:sz="4" w:space="0" w:color="auto"/>
            </w:tcBorders>
            <w:hideMark/>
          </w:tcPr>
          <w:p w14:paraId="1F04BE97" w14:textId="12FC4AA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Promot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proliferation</w:t>
            </w:r>
          </w:p>
        </w:tc>
        <w:tc>
          <w:tcPr>
            <w:tcW w:w="950" w:type="dxa"/>
            <w:tcBorders>
              <w:top w:val="single" w:sz="4" w:space="0" w:color="auto"/>
            </w:tcBorders>
            <w:hideMark/>
          </w:tcPr>
          <w:p w14:paraId="14105EE8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fldChar w:fldCharType="begin"/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&lt;EndNote&gt;&lt;Cite&gt;&lt;Author&gt;Louten&lt;/Author&gt;&lt;Year&gt;2015&lt;/Year&gt;&lt;RecNum&gt;211&lt;/RecNum&gt;&lt;DisplayText&gt;&lt;style face="superscript"&gt;[106]&lt;/style&gt;&lt;/DisplayText&gt;&lt;record&gt;&lt;rec-number&gt;211&lt;/rec-number&gt;&lt;foreign-keys&gt;&lt;key app="EN" db-id="srv9fxfs1f5wftewzr755wp89fa222a9vtws" timestamp="1563980973"&gt;211&lt;/key&gt;&lt;/foreign-keys&gt;&lt;ref-type name="Journal Article"&gt;17&lt;/ref-type&gt;&lt;contributors&gt;&lt;authors&gt;&lt;author&gt;Louten, J.&lt;/author&gt;&lt;author&gt;Beach, M.&lt;/author&gt;&lt;author&gt;Palermino, K.&lt;/author&gt;&lt;author&gt;Weeks, M.&lt;/author&gt;&lt;author&gt;Holenstein, G.&lt;/author&gt;&lt;/authors&gt;&lt;/contributors&gt;&lt;auth-address&gt;Department of Molecular and Cellular Biology, Kennesaw State University, Kennesaw, GA, USA.&lt;/auth-address&gt;&lt;titles&gt;&lt;title&gt;MicroRNAs Expressed during Viral Infection: Biomarker Potential and Therapeutic Considerations&lt;/title&gt;&lt;secondary-title&gt;Biomark Insights&lt;/secondary-title&gt;&lt;/titles&gt;&lt;periodical&gt;&lt;full-title&gt;Biomark Insights&lt;/full-title&gt;&lt;/periodical&gt;&lt;pages&gt;25-52&lt;/pages&gt;&lt;volume&gt;10&lt;/volume&gt;&lt;number&gt;Suppl 4&lt;/number&gt;&lt;keywords&gt;&lt;keyword&gt;biomarker&lt;/keyword&gt;&lt;keyword&gt;hepatitis&lt;/keyword&gt;&lt;keyword&gt;herpesvirus&lt;/keyword&gt;&lt;keyword&gt;microRNA&lt;/keyword&gt;&lt;keyword&gt;virus&lt;/keyword&gt;&lt;/keywords&gt;&lt;dates&gt;&lt;year&gt;2015&lt;/year&gt;&lt;/dates&gt;&lt;isbn&gt;1177-2719 (Print)&amp;#xD;1177-2719 (Linking)&lt;/isbn&gt;&lt;accession-num&gt;26819546&lt;/accession-num&gt;&lt;urls&gt;&lt;related-urls&gt;&lt;url&gt;https://www.ncbi.nlm.nih.gov/pubmed/26819546&lt;/url&gt;&lt;/related-urls&gt;&lt;/urls&gt;&lt;custom2&gt;PMC4718089&lt;/custom2&gt;&lt;electronic-resource-num&gt;10.4137/BMI.S29512&lt;/electronic-resource-num&gt;&lt;/record&gt;&lt;/Cite&gt;&lt;/EndNote&gt;</w:instrText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06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5FDBE4EB" w14:textId="77777777" w:rsidTr="00821305">
        <w:trPr>
          <w:trHeight w:val="1008"/>
        </w:trPr>
        <w:tc>
          <w:tcPr>
            <w:tcW w:w="1752" w:type="dxa"/>
          </w:tcPr>
          <w:p w14:paraId="7E8E75F0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</w:p>
        </w:tc>
        <w:tc>
          <w:tcPr>
            <w:tcW w:w="1669" w:type="dxa"/>
            <w:hideMark/>
          </w:tcPr>
          <w:p w14:paraId="3A4F83A1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miR-203</w:t>
            </w:r>
          </w:p>
        </w:tc>
        <w:tc>
          <w:tcPr>
            <w:tcW w:w="1541" w:type="dxa"/>
            <w:hideMark/>
          </w:tcPr>
          <w:p w14:paraId="177992AE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3243" w:type="dxa"/>
            <w:hideMark/>
          </w:tcPr>
          <w:p w14:paraId="2DFCD2DC" w14:textId="597B9221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E5-expressing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HaCat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s</w:t>
            </w:r>
          </w:p>
        </w:tc>
        <w:tc>
          <w:tcPr>
            <w:tcW w:w="3178" w:type="dxa"/>
            <w:hideMark/>
          </w:tcPr>
          <w:p w14:paraId="57321DDC" w14:textId="3D486ABE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Increas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expression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of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p63</w:t>
            </w:r>
          </w:p>
        </w:tc>
        <w:tc>
          <w:tcPr>
            <w:tcW w:w="950" w:type="dxa"/>
            <w:hideMark/>
          </w:tcPr>
          <w:p w14:paraId="38B055E4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fldChar w:fldCharType="begin"/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&lt;EndNote&gt;&lt;Cite&gt;&lt;Author&gt;Louten&lt;/Author&gt;&lt;Year&gt;2015&lt;/Year&gt;&lt;RecNum&gt;211&lt;/RecNum&gt;&lt;DisplayText&gt;&lt;style face="superscript"&gt;[106]&lt;/style&gt;&lt;/DisplayText&gt;&lt;record&gt;&lt;rec-number&gt;211&lt;/rec-number&gt;&lt;foreign-keys&gt;&lt;key app="EN" db-id="srv9fxfs1f5wftewzr755wp89fa222a9vtws" timestamp="1563980973"&gt;211&lt;/key&gt;&lt;/foreign-keys&gt;&lt;ref-type name="Journal Article"&gt;17&lt;/ref-type&gt;&lt;contributors&gt;&lt;authors&gt;&lt;author&gt;Louten, J.&lt;/author&gt;&lt;author&gt;Beach, M.&lt;/author&gt;&lt;author&gt;Palermino, K.&lt;/author&gt;&lt;author&gt;Weeks, M.&lt;/author&gt;&lt;author&gt;Holenstein, G.&lt;/author&gt;&lt;/authors&gt;&lt;/contributors&gt;&lt;auth-address&gt;Department of Molecular and Cellular Biology, Kennesaw State University, Kennesaw, GA, USA.&lt;/auth-address&gt;&lt;titles&gt;&lt;title&gt;MicroRNAs Expressed during Viral Infection: Biomarker Potential and Therapeutic Considerations&lt;/title&gt;&lt;secondary-title&gt;Biomark Insights&lt;/secondary-title&gt;&lt;/titles&gt;&lt;periodical&gt;&lt;full-title&gt;Biomark Insights&lt;/full-title&gt;&lt;/periodical&gt;&lt;pages&gt;25-52&lt;/pages&gt;&lt;volume&gt;10&lt;/volume&gt;&lt;number&gt;Suppl 4&lt;/number&gt;&lt;keywords&gt;&lt;keyword&gt;biomarker&lt;/keyword&gt;&lt;keyword&gt;hepatitis&lt;/keyword&gt;&lt;keyword&gt;herpesvirus&lt;/keyword&gt;&lt;keyword&gt;microRNA&lt;/keyword&gt;&lt;keyword&gt;virus&lt;/keyword&gt;&lt;/keywords&gt;&lt;dates&gt;&lt;year&gt;2015&lt;/year&gt;&lt;/dates&gt;&lt;isbn&gt;1177-2719 (Print)&amp;#xD;1177-2719 (Linking)&lt;/isbn&gt;&lt;accession-num&gt;26819546&lt;/accession-num&gt;&lt;urls&gt;&lt;related-urls&gt;&lt;url&gt;https://www.ncbi.nlm.nih.gov/pubmed/26819546&lt;/url&gt;&lt;/related-urls&gt;&lt;/urls&gt;&lt;custom2&gt;PMC4718089&lt;/custom2&gt;&lt;electronic-resource-num&gt;10.4137/BMI.S29512&lt;/electronic-resource-num&gt;&lt;/record&gt;&lt;/Cite&gt;&lt;/EndNote&gt;</w:instrText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06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5CBD0833" w14:textId="77777777" w:rsidTr="00821305">
        <w:trPr>
          <w:trHeight w:val="1008"/>
        </w:trPr>
        <w:tc>
          <w:tcPr>
            <w:tcW w:w="1752" w:type="dxa"/>
          </w:tcPr>
          <w:p w14:paraId="11E9E417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</w:p>
        </w:tc>
        <w:tc>
          <w:tcPr>
            <w:tcW w:w="1669" w:type="dxa"/>
            <w:hideMark/>
          </w:tcPr>
          <w:p w14:paraId="54DFFC3A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miR-324-5p</w:t>
            </w:r>
          </w:p>
        </w:tc>
        <w:tc>
          <w:tcPr>
            <w:tcW w:w="1541" w:type="dxa"/>
            <w:hideMark/>
          </w:tcPr>
          <w:p w14:paraId="2FDC2DEA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3243" w:type="dxa"/>
            <w:hideMark/>
          </w:tcPr>
          <w:p w14:paraId="2CDA329D" w14:textId="28FB423E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E5-expressing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HaCat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s</w:t>
            </w:r>
          </w:p>
        </w:tc>
        <w:tc>
          <w:tcPr>
            <w:tcW w:w="3178" w:type="dxa"/>
            <w:hideMark/>
          </w:tcPr>
          <w:p w14:paraId="49D48B40" w14:textId="17B57742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Contribut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to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rvica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arcinogenesis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</w:p>
        </w:tc>
        <w:tc>
          <w:tcPr>
            <w:tcW w:w="950" w:type="dxa"/>
            <w:hideMark/>
          </w:tcPr>
          <w:p w14:paraId="79EEE466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fldChar w:fldCharType="begin"/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&lt;EndNote&gt;&lt;Cite&gt;&lt;Author&gt;Louten&lt;/Author&gt;&lt;Year&gt;2015&lt;/Year&gt;&lt;RecNum&gt;211&lt;/RecNum&gt;&lt;DisplayText&gt;&lt;style face="superscript"&gt;[106]&lt;/style&gt;&lt;/DisplayText&gt;&lt;record&gt;&lt;rec-number&gt;211&lt;/rec-number&gt;&lt;foreign-keys&gt;&lt;key app="EN" db-id="srv9fxfs1f5wftewzr755wp89fa222a9vtws" timestamp="1563980973"&gt;211&lt;/key&gt;&lt;/foreign-keys&gt;&lt;ref-type name="Journal Article"&gt;17&lt;/ref-type&gt;&lt;contributors&gt;&lt;authors&gt;&lt;author&gt;Louten, J.&lt;/author&gt;&lt;author&gt;Beach, M.&lt;/author&gt;&lt;author&gt;Palermino, K.&lt;/author&gt;&lt;author&gt;Weeks, M.&lt;/author&gt;&lt;author&gt;Holenstein, G.&lt;/author&gt;&lt;/authors&gt;&lt;/contributors&gt;&lt;auth-address&gt;Department of Molecular and Cellular Biology, Kennesaw State University, Kennesaw, GA, USA.&lt;/auth-address&gt;&lt;titles&gt;&lt;title&gt;MicroRNAs Expressed during Viral Infection: Biomarker Potential and Therapeutic Considerations&lt;/title&gt;&lt;secondary-title&gt;Biomark Insights&lt;/secondary-title&gt;&lt;/titles&gt;&lt;periodical&gt;&lt;full-title&gt;Biomark Insights&lt;/full-title&gt;&lt;/periodical&gt;&lt;pages&gt;25-52&lt;/pages&gt;&lt;volume&gt;10&lt;/volume&gt;&lt;number&gt;Suppl 4&lt;/number&gt;&lt;keywords&gt;&lt;keyword&gt;biomarker&lt;/keyword&gt;&lt;keyword&gt;hepatitis&lt;/keyword&gt;&lt;keyword&gt;herpesvirus&lt;/keyword&gt;&lt;keyword&gt;microRNA&lt;/keyword&gt;&lt;keyword&gt;virus&lt;/keyword&gt;&lt;/keywords&gt;&lt;dates&gt;&lt;year&gt;2015&lt;/year&gt;&lt;/dates&gt;&lt;isbn&gt;1177-2719 (Print)&amp;#xD;1177-2719 (Linking)&lt;/isbn&gt;&lt;accession-num&gt;26819546&lt;/accession-num&gt;&lt;urls&gt;&lt;related-urls&gt;&lt;url&gt;https://www.ncbi.nlm.nih.gov/pubmed/26819546&lt;/url&gt;&lt;/related-urls&gt;&lt;/urls&gt;&lt;custom2&gt;PMC4718089&lt;/custom2&gt;&lt;electronic-resource-num&gt;10.4137/BMI.S29512&lt;/electronic-resource-num&gt;&lt;/record&gt;&lt;/Cite&gt;&lt;/EndNote&gt;</w:instrText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06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166FA2BD" w14:textId="77777777" w:rsidTr="00821305">
        <w:trPr>
          <w:trHeight w:val="1008"/>
        </w:trPr>
        <w:tc>
          <w:tcPr>
            <w:tcW w:w="1752" w:type="dxa"/>
            <w:hideMark/>
          </w:tcPr>
          <w:p w14:paraId="5AF08323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E6</w:t>
            </w:r>
          </w:p>
        </w:tc>
        <w:tc>
          <w:tcPr>
            <w:tcW w:w="1669" w:type="dxa"/>
            <w:hideMark/>
          </w:tcPr>
          <w:p w14:paraId="57E3C428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miR-20a</w:t>
            </w:r>
          </w:p>
        </w:tc>
        <w:tc>
          <w:tcPr>
            <w:tcW w:w="1541" w:type="dxa"/>
            <w:hideMark/>
          </w:tcPr>
          <w:p w14:paraId="57E928B1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+</w:t>
            </w:r>
          </w:p>
        </w:tc>
        <w:tc>
          <w:tcPr>
            <w:tcW w:w="3243" w:type="dxa"/>
            <w:hideMark/>
          </w:tcPr>
          <w:p w14:paraId="26CAF94D" w14:textId="0334538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CaSki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SiHa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(HPV16+)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human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rvica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lines</w:t>
            </w:r>
          </w:p>
        </w:tc>
        <w:tc>
          <w:tcPr>
            <w:tcW w:w="3178" w:type="dxa"/>
            <w:hideMark/>
          </w:tcPr>
          <w:p w14:paraId="53CAC122" w14:textId="1614A6F3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Promot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growth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through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downregulating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PDCD6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ctivating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kt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p38</w:t>
            </w:r>
          </w:p>
        </w:tc>
        <w:tc>
          <w:tcPr>
            <w:tcW w:w="950" w:type="dxa"/>
            <w:hideMark/>
          </w:tcPr>
          <w:p w14:paraId="24601E1A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MaXU8L0F1dGhvcj48WWVhcj4yMDE4PC9ZZWFyPjxSZWNO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MaXU8L0F1dGhvcj48WWVhcj4yMDE4PC9ZZWFyPjxSZWNO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56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5C0378F2" w14:textId="77777777" w:rsidTr="00821305">
        <w:trPr>
          <w:trHeight w:val="1008"/>
        </w:trPr>
        <w:tc>
          <w:tcPr>
            <w:tcW w:w="1752" w:type="dxa"/>
          </w:tcPr>
          <w:p w14:paraId="53C2F796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</w:p>
        </w:tc>
        <w:tc>
          <w:tcPr>
            <w:tcW w:w="1669" w:type="dxa"/>
            <w:hideMark/>
          </w:tcPr>
          <w:p w14:paraId="79A127E8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miR-20b</w:t>
            </w:r>
          </w:p>
        </w:tc>
        <w:tc>
          <w:tcPr>
            <w:tcW w:w="1541" w:type="dxa"/>
            <w:hideMark/>
          </w:tcPr>
          <w:p w14:paraId="3684D722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+</w:t>
            </w:r>
          </w:p>
        </w:tc>
        <w:tc>
          <w:tcPr>
            <w:tcW w:w="3243" w:type="dxa"/>
            <w:hideMark/>
          </w:tcPr>
          <w:p w14:paraId="63287282" w14:textId="6711650C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HeLa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(HPV18+),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SiHa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aski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human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rvica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ancer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lines</w:t>
            </w:r>
            <w:r w:rsidR="00821305" w:rsidRPr="00EF606B">
              <w:rPr>
                <w:rFonts w:ascii="Book Antiqua" w:eastAsia="Calibri" w:hAnsi="Book Antiqua" w:cs="Book Antiqua"/>
              </w:rPr>
              <w:t>;</w:t>
            </w:r>
            <w:r w:rsidR="00B12CF5">
              <w:rPr>
                <w:rFonts w:ascii="Book Antiqua" w:eastAsiaTheme="minorEastAsia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rvica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arcinoma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tissues</w:t>
            </w:r>
          </w:p>
        </w:tc>
        <w:tc>
          <w:tcPr>
            <w:tcW w:w="3178" w:type="dxa"/>
            <w:hideMark/>
          </w:tcPr>
          <w:p w14:paraId="21BDCAE8" w14:textId="685FEB4B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Reduc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TIMP2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expression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induc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EMT,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migration,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invasion</w:t>
            </w:r>
          </w:p>
        </w:tc>
        <w:tc>
          <w:tcPr>
            <w:tcW w:w="950" w:type="dxa"/>
            <w:hideMark/>
          </w:tcPr>
          <w:p w14:paraId="091DEC6B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DaGVuZzwvQXV0aG9yPjxZZWFyPjIwMTc8L1llYXI+PFJl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DaGVuZzwvQXV0aG9yPjxZZWFyPjIwMTc8L1llYXI+PFJl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57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3E59EB18" w14:textId="77777777" w:rsidTr="00821305">
        <w:trPr>
          <w:trHeight w:val="1008"/>
        </w:trPr>
        <w:tc>
          <w:tcPr>
            <w:tcW w:w="1752" w:type="dxa"/>
          </w:tcPr>
          <w:p w14:paraId="0C43BEF9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</w:p>
        </w:tc>
        <w:tc>
          <w:tcPr>
            <w:tcW w:w="1669" w:type="dxa"/>
            <w:hideMark/>
          </w:tcPr>
          <w:p w14:paraId="1E020EE1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miR-23b</w:t>
            </w:r>
          </w:p>
        </w:tc>
        <w:tc>
          <w:tcPr>
            <w:tcW w:w="1541" w:type="dxa"/>
            <w:hideMark/>
          </w:tcPr>
          <w:p w14:paraId="50019EF6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3243" w:type="dxa"/>
            <w:hideMark/>
          </w:tcPr>
          <w:p w14:paraId="693C194F" w14:textId="2DCA1323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SiHa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aSki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lines</w:t>
            </w:r>
          </w:p>
        </w:tc>
        <w:tc>
          <w:tcPr>
            <w:tcW w:w="3178" w:type="dxa"/>
            <w:hideMark/>
          </w:tcPr>
          <w:p w14:paraId="41A3D2A7" w14:textId="470196E9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Increas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expression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of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uPA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induction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of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lastRenderedPageBreak/>
              <w:t>migration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in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human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rvica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ancer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s</w:t>
            </w:r>
          </w:p>
        </w:tc>
        <w:tc>
          <w:tcPr>
            <w:tcW w:w="950" w:type="dxa"/>
            <w:hideMark/>
          </w:tcPr>
          <w:p w14:paraId="44D51A2C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lastRenderedPageBreak/>
              <w:fldChar w:fldCharType="begin">
                <w:fldData xml:space="preserve">PEVuZE5vdGU+PENpdGU+PEF1dGhvcj5BdSBZZXVuZzwvQXV0aG9yPjxZZWFyPjIwMTE8L1llYXI+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BdSBZZXVuZzwvQXV0aG9yPjxZZWFyPjIwMTE8L1llYXI+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58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7960E653" w14:textId="77777777" w:rsidTr="00821305">
        <w:trPr>
          <w:trHeight w:val="1008"/>
        </w:trPr>
        <w:tc>
          <w:tcPr>
            <w:tcW w:w="1752" w:type="dxa"/>
          </w:tcPr>
          <w:p w14:paraId="1A9CBAC8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669" w:type="dxa"/>
            <w:hideMark/>
          </w:tcPr>
          <w:p w14:paraId="09B653F1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30c-2*</w:t>
            </w:r>
          </w:p>
        </w:tc>
        <w:tc>
          <w:tcPr>
            <w:tcW w:w="1541" w:type="dxa"/>
            <w:hideMark/>
          </w:tcPr>
          <w:p w14:paraId="32BEEA64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3243" w:type="dxa"/>
            <w:hideMark/>
          </w:tcPr>
          <w:p w14:paraId="750C2D44" w14:textId="0705CD86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HPV-infect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NSCLC</w:t>
            </w:r>
            <w:r w:rsidR="00821305" w:rsidRPr="00EF606B">
              <w:rPr>
                <w:rFonts w:ascii="Book Antiqua" w:eastAsia="Calibri" w:hAnsi="Book Antiqua" w:cs="Book Antiqua"/>
              </w:rPr>
              <w:t>;</w:t>
            </w:r>
            <w:r w:rsidR="00B12CF5">
              <w:rPr>
                <w:rFonts w:ascii="Book Antiqua" w:eastAsiaTheme="minorEastAsia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TL1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line</w:t>
            </w:r>
          </w:p>
        </w:tc>
        <w:tc>
          <w:tcPr>
            <w:tcW w:w="3178" w:type="dxa"/>
            <w:hideMark/>
          </w:tcPr>
          <w:p w14:paraId="6F3186D5" w14:textId="33C89C62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Correlat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with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tumor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stage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lymph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node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metastasis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</w:p>
        </w:tc>
        <w:tc>
          <w:tcPr>
            <w:tcW w:w="950" w:type="dxa"/>
            <w:hideMark/>
          </w:tcPr>
          <w:p w14:paraId="5A0E8067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XdTwvQXV0aG9yPjxZZWFyPjIwMTY8L1llYXI+PFJlY051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XdTwvQXV0aG9yPjxZZWFyPjIwMTY8L1llYXI+PFJlY051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59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504EFB59" w14:textId="77777777" w:rsidTr="00821305">
        <w:trPr>
          <w:trHeight w:val="1008"/>
        </w:trPr>
        <w:tc>
          <w:tcPr>
            <w:tcW w:w="1752" w:type="dxa"/>
          </w:tcPr>
          <w:p w14:paraId="15710879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</w:p>
        </w:tc>
        <w:tc>
          <w:tcPr>
            <w:tcW w:w="1669" w:type="dxa"/>
            <w:hideMark/>
          </w:tcPr>
          <w:p w14:paraId="2C5EC96C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miR-34a</w:t>
            </w:r>
          </w:p>
        </w:tc>
        <w:tc>
          <w:tcPr>
            <w:tcW w:w="1541" w:type="dxa"/>
            <w:hideMark/>
          </w:tcPr>
          <w:p w14:paraId="4B62084E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3243" w:type="dxa"/>
          </w:tcPr>
          <w:p w14:paraId="0AE56A89" w14:textId="2DCB56DA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CaSki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SiHa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lines,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HPV18-positive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lines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HeLa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411,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HPV68-positive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line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ME180</w:t>
            </w:r>
          </w:p>
          <w:p w14:paraId="348AA9CC" w14:textId="5FDF4969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Cervica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ancer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tissues</w:t>
            </w:r>
          </w:p>
        </w:tc>
        <w:tc>
          <w:tcPr>
            <w:tcW w:w="3178" w:type="dxa"/>
          </w:tcPr>
          <w:p w14:paraId="4C1C2EE3" w14:textId="56AB4B2E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Inhibit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proliferation</w:t>
            </w:r>
            <w:r w:rsidR="00821305" w:rsidRPr="00EF606B">
              <w:rPr>
                <w:rFonts w:ascii="Book Antiqua" w:eastAsia="Calibri" w:hAnsi="Book Antiqua" w:cs="Book Antiqua"/>
              </w:rPr>
              <w:t>;</w:t>
            </w:r>
            <w:r w:rsidR="00B12CF5">
              <w:rPr>
                <w:rFonts w:ascii="Book Antiqua" w:eastAsiaTheme="minorEastAsia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Increas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LDHA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expression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levels,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inhibit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Warburg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effect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reprogramm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glycolysis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through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targeting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LDHA</w:t>
            </w:r>
          </w:p>
        </w:tc>
        <w:tc>
          <w:tcPr>
            <w:tcW w:w="950" w:type="dxa"/>
            <w:hideMark/>
          </w:tcPr>
          <w:p w14:paraId="703F87F0" w14:textId="4E730B5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XYW5nPC9BdXRob3I+PFllYXI+MjAwOTwvWWVhcj48UmVj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XYW5nPC9BdXRob3I+PFllYXI+MjAwOTwvWWVhcj48UmVj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60,161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1390BDEA" w14:textId="77777777" w:rsidTr="00821305">
        <w:trPr>
          <w:trHeight w:val="1008"/>
        </w:trPr>
        <w:tc>
          <w:tcPr>
            <w:tcW w:w="1752" w:type="dxa"/>
          </w:tcPr>
          <w:p w14:paraId="010D543C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</w:p>
        </w:tc>
        <w:tc>
          <w:tcPr>
            <w:tcW w:w="1669" w:type="dxa"/>
            <w:hideMark/>
          </w:tcPr>
          <w:p w14:paraId="77653F89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miR-145</w:t>
            </w:r>
          </w:p>
        </w:tc>
        <w:tc>
          <w:tcPr>
            <w:tcW w:w="1541" w:type="dxa"/>
            <w:hideMark/>
          </w:tcPr>
          <w:p w14:paraId="02435E64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3243" w:type="dxa"/>
            <w:hideMark/>
          </w:tcPr>
          <w:p w14:paraId="330C6DB4" w14:textId="69E4567D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Hela,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SiHa,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aSki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lines</w:t>
            </w:r>
            <w:r w:rsidR="00821305" w:rsidRPr="00EF606B">
              <w:rPr>
                <w:rFonts w:ascii="Book Antiqua" w:eastAsia="Calibri" w:hAnsi="Book Antiqua" w:cs="Book Antiqua"/>
              </w:rPr>
              <w:t>;</w:t>
            </w:r>
            <w:r w:rsidR="00B12CF5">
              <w:rPr>
                <w:rFonts w:ascii="Book Antiqua" w:eastAsiaTheme="minorEastAsia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rvica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ancer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tissues</w:t>
            </w:r>
          </w:p>
        </w:tc>
        <w:tc>
          <w:tcPr>
            <w:tcW w:w="3178" w:type="dxa"/>
            <w:hideMark/>
          </w:tcPr>
          <w:p w14:paraId="7ED96C87" w14:textId="3942403E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Modulat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invasion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therapy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resistance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of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rvica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ancer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s</w:t>
            </w:r>
          </w:p>
        </w:tc>
        <w:tc>
          <w:tcPr>
            <w:tcW w:w="950" w:type="dxa"/>
            <w:hideMark/>
          </w:tcPr>
          <w:p w14:paraId="76256496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TaGk8L0F1dGhvcj48WWVhcj4yMDEyPC9ZZWFyPjxSZWNO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TaGk8L0F1dGhvcj48WWVhcj4yMDEyPC9ZZWFyPjxSZWNO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62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3C71F678" w14:textId="77777777" w:rsidTr="00821305">
        <w:trPr>
          <w:trHeight w:val="1008"/>
        </w:trPr>
        <w:tc>
          <w:tcPr>
            <w:tcW w:w="1752" w:type="dxa"/>
          </w:tcPr>
          <w:p w14:paraId="32D27162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highlight w:val="cyan"/>
              </w:rPr>
            </w:pPr>
          </w:p>
        </w:tc>
        <w:tc>
          <w:tcPr>
            <w:tcW w:w="1669" w:type="dxa"/>
            <w:hideMark/>
          </w:tcPr>
          <w:p w14:paraId="4E5478FE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195</w:t>
            </w:r>
          </w:p>
        </w:tc>
        <w:tc>
          <w:tcPr>
            <w:tcW w:w="1541" w:type="dxa"/>
            <w:hideMark/>
          </w:tcPr>
          <w:p w14:paraId="19B2918D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3243" w:type="dxa"/>
            <w:hideMark/>
          </w:tcPr>
          <w:p w14:paraId="2E58541F" w14:textId="516E40AD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eLa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SiHa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l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line</w:t>
            </w:r>
            <w:r w:rsidR="00B12CF5">
              <w:rPr>
                <w:rFonts w:ascii="Book Antiqua" w:eastAsiaTheme="minorEastAsia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ance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issue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samples</w:t>
            </w:r>
          </w:p>
        </w:tc>
        <w:tc>
          <w:tcPr>
            <w:tcW w:w="3178" w:type="dxa"/>
            <w:hideMark/>
          </w:tcPr>
          <w:p w14:paraId="0D9FF804" w14:textId="1452B29B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Promo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roliferation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vasion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etastasis</w:t>
            </w:r>
          </w:p>
        </w:tc>
        <w:tc>
          <w:tcPr>
            <w:tcW w:w="950" w:type="dxa"/>
            <w:hideMark/>
          </w:tcPr>
          <w:p w14:paraId="4CFA6142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&lt;EndNote&gt;&lt;Cite&gt;&lt;Author&gt;Zhong&lt;/Author&gt;&lt;Year&gt;2018&lt;/Year&gt;&lt;RecNum&gt;216&lt;/RecNum&gt;&lt;DisplayText&gt;&lt;style face="superscript"&gt;[163]&lt;/style&gt;&lt;/DisplayText&gt;&lt;record&gt;&lt;rec-number&gt;216&lt;/rec-number&gt;&lt;foreign-keys&gt;&lt;key app="EN" db-id="srv9fxfs1f5wftewzr755wp89fa222a9vtws" timestamp="1563981406"&gt;216&lt;/key&gt;&lt;/foreign-keys&gt;&lt;ref-type name="Journal Article"&gt;17&lt;/ref-type&gt;&lt;contributors&gt;&lt;authors&gt;&lt;author&gt;Zhong, J.&lt;/author&gt;&lt;author&gt;Yuan, H.&lt;/author&gt;&lt;author&gt;Xu, X.&lt;/author&gt;&lt;author&gt;Kong, S.&lt;/author&gt;&lt;/authors&gt;&lt;/contributors&gt;&lt;auth-address&gt;Department of Gynecology, Affiliated Qingdao Hiser Hospital of Qingdao University, Qingdao, Shandong 266000, P.R. China.&lt;/auth-address&gt;&lt;titles&gt;&lt;title&gt;MicroRNA195 inhibits cell proliferation, migration and invasion by targeting defective in cullin neddylation 1 domain containing 1 in cervical cancer&lt;/title&gt;&lt;secondary-title&gt;Int J Mol Med&lt;/secondary-title&gt;&lt;/titles&gt;&lt;periodical&gt;&lt;full-title&gt;Int J Mol Med&lt;/full-title&gt;&lt;abbr-1&gt;International journal of molecular medicine&lt;/abbr-1&gt;&lt;/periodical&gt;&lt;pages&gt;779-788&lt;/pages&gt;&lt;volume&gt;42&lt;/volume&gt;&lt;number&gt;2&lt;/number&gt;&lt;keywords&gt;&lt;keyword&gt;Cell Movement&lt;/keyword&gt;&lt;keyword&gt;*Cell Proliferation&lt;/keyword&gt;&lt;keyword&gt;Down-Regulation&lt;/keyword&gt;&lt;keyword&gt;Female&lt;/keyword&gt;&lt;keyword&gt;*Gene Expression Regulation, Neoplastic&lt;/keyword&gt;&lt;keyword&gt;HeLa Cells&lt;/keyword&gt;&lt;keyword&gt;Humans&lt;/keyword&gt;&lt;keyword&gt;MicroRNAs/*genetics&lt;/keyword&gt;&lt;keyword&gt;Middle Aged&lt;/keyword&gt;&lt;keyword&gt;Neoplasm Invasiveness/*genetics/pathology&lt;/keyword&gt;&lt;keyword&gt;Proto-Oncogene Proteins/*genetics&lt;/keyword&gt;&lt;keyword&gt;Uterine Cervical Neoplasms/*genetics/pathology&lt;/keyword&gt;&lt;/keywords&gt;&lt;dates&gt;&lt;year&gt;2018&lt;/year&gt;&lt;pub-dates&gt;&lt;date&gt;Aug&lt;/date&gt;&lt;/pub-dates&gt;&lt;/dates&gt;&lt;isbn&gt;1791-244X (Electronic)&amp;#xD;1107-3756 (Linking)&lt;/isbn&gt;&lt;accession-num&gt;29750306&lt;/accession-num&gt;&lt;urls&gt;&lt;related-urls&gt;&lt;url&gt;https://www.ncbi.nlm.nih.gov/pubmed/29750306&lt;/url&gt;&lt;/related-urls&gt;&lt;/urls&gt;&lt;custom2&gt;PMC6034917&lt;/custom2&gt;&lt;electronic-resource-num&gt;10.3892/ijmm.2018.3660&lt;/electronic-resource-num&gt;&lt;/record&gt;&lt;/Cite&gt;&lt;/EndNote&gt;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63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26B5514F" w14:textId="77777777" w:rsidTr="00821305">
        <w:trPr>
          <w:trHeight w:val="1008"/>
        </w:trPr>
        <w:tc>
          <w:tcPr>
            <w:tcW w:w="1752" w:type="dxa"/>
          </w:tcPr>
          <w:p w14:paraId="7B093D18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</w:p>
        </w:tc>
        <w:tc>
          <w:tcPr>
            <w:tcW w:w="1669" w:type="dxa"/>
            <w:hideMark/>
          </w:tcPr>
          <w:p w14:paraId="2C79CA51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miR-218</w:t>
            </w:r>
          </w:p>
        </w:tc>
        <w:tc>
          <w:tcPr>
            <w:tcW w:w="1541" w:type="dxa"/>
            <w:hideMark/>
          </w:tcPr>
          <w:p w14:paraId="57533DFF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3243" w:type="dxa"/>
            <w:hideMark/>
          </w:tcPr>
          <w:p w14:paraId="193BE5D0" w14:textId="7DB69B12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HPV16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positive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rvica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lines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tissues</w:t>
            </w:r>
            <w:r w:rsidR="00821305" w:rsidRPr="00EF606B">
              <w:rPr>
                <w:rFonts w:ascii="Book Antiqua" w:eastAsia="Calibri" w:hAnsi="Book Antiqua" w:cs="Book Antiqua"/>
              </w:rPr>
              <w:t>;</w:t>
            </w:r>
            <w:r w:rsidR="00B12CF5">
              <w:rPr>
                <w:rFonts w:ascii="Book Antiqua" w:eastAsiaTheme="minorEastAsia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rvica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ancer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tissues</w:t>
            </w:r>
          </w:p>
        </w:tc>
        <w:tc>
          <w:tcPr>
            <w:tcW w:w="3178" w:type="dxa"/>
            <w:hideMark/>
          </w:tcPr>
          <w:p w14:paraId="6243E961" w14:textId="5A41C251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i/>
                <w:iCs/>
              </w:rPr>
            </w:pPr>
            <w:r w:rsidRPr="00EF606B">
              <w:rPr>
                <w:rFonts w:ascii="Book Antiqua" w:eastAsia="Calibri" w:hAnsi="Book Antiqua" w:cs="Book Antiqua"/>
              </w:rPr>
              <w:t>Increas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expression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of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LAMB3,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SFMFBT1,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DCUN1D1,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p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romot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EMT,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migration,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vasion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lastRenderedPageBreak/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ancer</w:t>
            </w:r>
            <w:r w:rsidR="00B12CF5">
              <w:rPr>
                <w:rFonts w:ascii="Book Antiqua" w:eastAsiaTheme="minorEastAsia" w:hAnsi="Book Antiqua" w:cs="Book Antiqua"/>
                <w:i/>
                <w:iCs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ssociat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linicopathologica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haracteristic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of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patients</w:t>
            </w:r>
          </w:p>
        </w:tc>
        <w:tc>
          <w:tcPr>
            <w:tcW w:w="950" w:type="dxa"/>
            <w:hideMark/>
          </w:tcPr>
          <w:p w14:paraId="625D0C7F" w14:textId="26229E5D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lastRenderedPageBreak/>
              <w:fldChar w:fldCharType="begin">
                <w:fldData xml:space="preserve">PEVuZE5vdGU+PENpdGU+PEF1dGhvcj5NYXJ0aW5lejwvQXV0aG9yPjxZZWFyPjIwMDg8L1llYXI+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NYXJ0aW5lejwvQXV0aG9yPjxZZWFyPjIwMDg8L1llYXI+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64,165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4399A6FC" w14:textId="77777777" w:rsidTr="00821305">
        <w:trPr>
          <w:trHeight w:val="1008"/>
        </w:trPr>
        <w:tc>
          <w:tcPr>
            <w:tcW w:w="1752" w:type="dxa"/>
          </w:tcPr>
          <w:p w14:paraId="14FD1021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highlight w:val="cyan"/>
              </w:rPr>
            </w:pPr>
          </w:p>
        </w:tc>
        <w:tc>
          <w:tcPr>
            <w:tcW w:w="1669" w:type="dxa"/>
            <w:hideMark/>
          </w:tcPr>
          <w:p w14:paraId="4B607FF4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375</w:t>
            </w:r>
          </w:p>
        </w:tc>
        <w:tc>
          <w:tcPr>
            <w:tcW w:w="1541" w:type="dxa"/>
            <w:hideMark/>
          </w:tcPr>
          <w:p w14:paraId="501995CC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3243" w:type="dxa"/>
            <w:hideMark/>
          </w:tcPr>
          <w:p w14:paraId="5DA55B4F" w14:textId="2C78BC19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SiHa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aSki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l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lines</w:t>
            </w:r>
            <w:r w:rsidR="00821305"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;</w:t>
            </w:r>
            <w:r w:rsidR="00B12CF5">
              <w:rPr>
                <w:rFonts w:ascii="Book Antiqua" w:eastAsiaTheme="minorEastAsia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issue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samples</w:t>
            </w:r>
          </w:p>
        </w:tc>
        <w:tc>
          <w:tcPr>
            <w:tcW w:w="3178" w:type="dxa"/>
          </w:tcPr>
          <w:p w14:paraId="139312B5" w14:textId="252D1A82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odula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EMT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ancer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;</w:t>
            </w:r>
            <w:r w:rsidR="00B12CF5">
              <w:rPr>
                <w:rFonts w:ascii="Book Antiqua" w:eastAsiaTheme="minorEastAsia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Enhanc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vasio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etastasi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of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arcinoma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hrough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argeting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SP1</w:t>
            </w:r>
          </w:p>
        </w:tc>
        <w:tc>
          <w:tcPr>
            <w:tcW w:w="950" w:type="dxa"/>
            <w:hideMark/>
          </w:tcPr>
          <w:p w14:paraId="0C4163AD" w14:textId="1922285C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EaWF6LUdvbnphbGV6IFNkZWw8L0F1dGhvcj48WWVhcj4y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EaWF6LUdvbnphbGV6IFNkZWw8L0F1dGhvcj48WWVhcj4y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66,167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25A49E9D" w14:textId="77777777" w:rsidTr="00821305">
        <w:trPr>
          <w:trHeight w:val="1008"/>
        </w:trPr>
        <w:tc>
          <w:tcPr>
            <w:tcW w:w="1752" w:type="dxa"/>
          </w:tcPr>
          <w:p w14:paraId="78A7E1CB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669" w:type="dxa"/>
            <w:hideMark/>
          </w:tcPr>
          <w:p w14:paraId="5B8E1730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2861</w:t>
            </w:r>
          </w:p>
        </w:tc>
        <w:tc>
          <w:tcPr>
            <w:tcW w:w="1541" w:type="dxa"/>
            <w:hideMark/>
          </w:tcPr>
          <w:p w14:paraId="751C82BF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3243" w:type="dxa"/>
            <w:hideMark/>
          </w:tcPr>
          <w:p w14:paraId="23217439" w14:textId="77138684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SiHa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aSki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l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lines</w:t>
            </w:r>
            <w:r w:rsidR="00821305"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;</w:t>
            </w:r>
            <w:r w:rsidR="00B12CF5">
              <w:rPr>
                <w:rFonts w:ascii="Book Antiqua" w:eastAsiaTheme="minorEastAsia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ance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issues</w:t>
            </w:r>
          </w:p>
        </w:tc>
        <w:tc>
          <w:tcPr>
            <w:tcW w:w="3178" w:type="dxa"/>
            <w:hideMark/>
          </w:tcPr>
          <w:p w14:paraId="7156E3A9" w14:textId="4497D44A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Enhanc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roliferatio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vasion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hibi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poptosi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ancer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s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;</w:t>
            </w:r>
            <w:r w:rsidR="00B12CF5">
              <w:rPr>
                <w:rFonts w:ascii="Book Antiqua" w:eastAsiaTheme="minorEastAsia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Negatively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ssocia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dvanc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umor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stage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lymph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node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metastasis</w:t>
            </w:r>
          </w:p>
        </w:tc>
        <w:tc>
          <w:tcPr>
            <w:tcW w:w="950" w:type="dxa"/>
            <w:hideMark/>
          </w:tcPr>
          <w:p w14:paraId="2D68B997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YdTwvQXV0aG9yPjxZZWFyPjIwMTY8L1llYXI+PFJlY051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YdTwvQXV0aG9yPjxZZWFyPjIwMTY8L1llYXI+PFJlY051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68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62DE8990" w14:textId="77777777" w:rsidTr="00821305">
        <w:trPr>
          <w:trHeight w:val="1008"/>
        </w:trPr>
        <w:tc>
          <w:tcPr>
            <w:tcW w:w="1752" w:type="dxa"/>
            <w:hideMark/>
          </w:tcPr>
          <w:p w14:paraId="3765AED3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highlight w:val="cyan"/>
              </w:rPr>
            </w:pPr>
            <w:r w:rsidRPr="00EF606B">
              <w:rPr>
                <w:rFonts w:ascii="Book Antiqua" w:eastAsia="Calibri" w:hAnsi="Book Antiqua" w:cs="Book Antiqua"/>
              </w:rPr>
              <w:t>E7</w:t>
            </w:r>
          </w:p>
        </w:tc>
        <w:tc>
          <w:tcPr>
            <w:tcW w:w="1669" w:type="dxa"/>
            <w:hideMark/>
          </w:tcPr>
          <w:p w14:paraId="52F09A8F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miR-15b</w:t>
            </w:r>
          </w:p>
        </w:tc>
        <w:tc>
          <w:tcPr>
            <w:tcW w:w="1541" w:type="dxa"/>
            <w:hideMark/>
          </w:tcPr>
          <w:p w14:paraId="73664BD8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+</w:t>
            </w:r>
          </w:p>
        </w:tc>
        <w:tc>
          <w:tcPr>
            <w:tcW w:w="3243" w:type="dxa"/>
            <w:hideMark/>
          </w:tcPr>
          <w:p w14:paraId="49C1BE33" w14:textId="206BBCD1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HPV16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E7-expressing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tumo</w:t>
            </w:r>
            <w:r w:rsidR="00821305" w:rsidRPr="00EF606B">
              <w:rPr>
                <w:rFonts w:ascii="Book Antiqua" w:eastAsia="Calibri" w:hAnsi="Book Antiqua" w:cs="Book Antiqua"/>
              </w:rPr>
              <w:t>rs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</w:rPr>
              <w:t>from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</w:rPr>
              <w:t>ana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</w:rPr>
              <w:t>carcinoma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</w:rPr>
              <w:t>patients;</w:t>
            </w:r>
            <w:r w:rsidR="00B12CF5">
              <w:rPr>
                <w:rFonts w:ascii="Book Antiqua" w:eastAsiaTheme="minorEastAsia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aSki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line</w:t>
            </w:r>
          </w:p>
        </w:tc>
        <w:tc>
          <w:tcPr>
            <w:tcW w:w="3178" w:type="dxa"/>
            <w:hideMark/>
          </w:tcPr>
          <w:p w14:paraId="31FAEC6F" w14:textId="7CE32609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Downregulat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yclin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E1</w:t>
            </w:r>
            <w:r w:rsidR="00821305" w:rsidRPr="00EF606B">
              <w:rPr>
                <w:rFonts w:ascii="Book Antiqua" w:eastAsia="Calibri" w:hAnsi="Book Antiqua" w:cs="Book Antiqua"/>
              </w:rPr>
              <w:t>;</w:t>
            </w:r>
            <w:r w:rsidR="00B12CF5">
              <w:rPr>
                <w:rFonts w:ascii="Book Antiqua" w:eastAsiaTheme="minorEastAsia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Increas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expression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of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severa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E2F-regulat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genes</w:t>
            </w:r>
          </w:p>
        </w:tc>
        <w:tc>
          <w:tcPr>
            <w:tcW w:w="950" w:type="dxa"/>
            <w:hideMark/>
          </w:tcPr>
          <w:p w14:paraId="024D19AC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NeWtsZWJ1c3Q8L0F1dGhvcj48WWVhcj4yMDExPC9ZZWFy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NeWtsZWJ1c3Q8L0F1dGhvcj48WWVhcj4yMDExPC9ZZWFy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11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3B896B66" w14:textId="77777777" w:rsidTr="00821305">
        <w:trPr>
          <w:trHeight w:val="1008"/>
        </w:trPr>
        <w:tc>
          <w:tcPr>
            <w:tcW w:w="1752" w:type="dxa"/>
          </w:tcPr>
          <w:p w14:paraId="0E504E5B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</w:p>
        </w:tc>
        <w:tc>
          <w:tcPr>
            <w:tcW w:w="1669" w:type="dxa"/>
            <w:hideMark/>
          </w:tcPr>
          <w:p w14:paraId="39DAB8E6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miR-20a</w:t>
            </w:r>
          </w:p>
        </w:tc>
        <w:tc>
          <w:tcPr>
            <w:tcW w:w="1541" w:type="dxa"/>
            <w:hideMark/>
          </w:tcPr>
          <w:p w14:paraId="16F4201B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+</w:t>
            </w:r>
          </w:p>
        </w:tc>
        <w:tc>
          <w:tcPr>
            <w:tcW w:w="3243" w:type="dxa"/>
            <w:hideMark/>
          </w:tcPr>
          <w:p w14:paraId="2E806967" w14:textId="295FDC65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OSCC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tissues</w:t>
            </w:r>
          </w:p>
        </w:tc>
        <w:tc>
          <w:tcPr>
            <w:tcW w:w="3178" w:type="dxa"/>
            <w:hideMark/>
          </w:tcPr>
          <w:p w14:paraId="0F5853BC" w14:textId="0C4059A8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Inhibit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proliferation,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invasion,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migration</w:t>
            </w:r>
          </w:p>
        </w:tc>
        <w:tc>
          <w:tcPr>
            <w:tcW w:w="950" w:type="dxa"/>
            <w:hideMark/>
          </w:tcPr>
          <w:p w14:paraId="4A91196E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IdTwvQXV0aG9yPjxZZWFyPjIwMTY8L1llYXI+PFJlY051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IdTwvQXV0aG9yPjxZZWFyPjIwMTY8L1llYXI+PFJlY051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69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4C0E9694" w14:textId="77777777" w:rsidTr="00821305">
        <w:trPr>
          <w:trHeight w:val="1008"/>
        </w:trPr>
        <w:tc>
          <w:tcPr>
            <w:tcW w:w="1752" w:type="dxa"/>
          </w:tcPr>
          <w:p w14:paraId="21EA0B1D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538135"/>
              </w:rPr>
            </w:pPr>
          </w:p>
        </w:tc>
        <w:tc>
          <w:tcPr>
            <w:tcW w:w="1669" w:type="dxa"/>
            <w:hideMark/>
          </w:tcPr>
          <w:p w14:paraId="2AB90FF5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538135"/>
              </w:rPr>
            </w:pPr>
            <w:r w:rsidRPr="00EF606B">
              <w:rPr>
                <w:rFonts w:ascii="Book Antiqua" w:eastAsia="Calibri" w:hAnsi="Book Antiqua" w:cs="Book Antiqua"/>
              </w:rPr>
              <w:t>miR-21</w:t>
            </w:r>
          </w:p>
        </w:tc>
        <w:tc>
          <w:tcPr>
            <w:tcW w:w="1541" w:type="dxa"/>
            <w:hideMark/>
          </w:tcPr>
          <w:p w14:paraId="18A5FB3B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+</w:t>
            </w:r>
          </w:p>
        </w:tc>
        <w:tc>
          <w:tcPr>
            <w:tcW w:w="3243" w:type="dxa"/>
            <w:hideMark/>
          </w:tcPr>
          <w:p w14:paraId="4D8A780A" w14:textId="7772B9C3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HPV16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E7-transfect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Hela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s</w:t>
            </w:r>
            <w:r w:rsidR="00821305" w:rsidRPr="00EF606B">
              <w:rPr>
                <w:rFonts w:ascii="Book Antiqua" w:eastAsia="Calibri" w:hAnsi="Book Antiqua" w:cs="Book Antiqua"/>
              </w:rPr>
              <w:t>;</w:t>
            </w:r>
            <w:r w:rsidR="00B12CF5">
              <w:rPr>
                <w:rFonts w:ascii="Book Antiqua" w:eastAsiaTheme="minorEastAsia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rvica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ancer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tissue</w:t>
            </w:r>
          </w:p>
        </w:tc>
        <w:tc>
          <w:tcPr>
            <w:tcW w:w="3178" w:type="dxa"/>
            <w:hideMark/>
          </w:tcPr>
          <w:p w14:paraId="38289A9C" w14:textId="5437D7A8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</w:pPr>
            <w:r w:rsidRPr="00EF606B">
              <w:rPr>
                <w:rFonts w:ascii="Book Antiqua" w:eastAsia="Calibri" w:hAnsi="Book Antiqua" w:cs="Book Antiqua"/>
              </w:rPr>
              <w:t>Enhanc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rvical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arcinoma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el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proliferation,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growth,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vasion</w:t>
            </w:r>
            <w:r w:rsidR="00821305"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;</w:t>
            </w:r>
            <w:r w:rsidR="00B12CF5">
              <w:rPr>
                <w:rFonts w:ascii="Book Antiqua" w:eastAsiaTheme="minorEastAsia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volv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rviciti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ance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progression</w:t>
            </w:r>
          </w:p>
        </w:tc>
        <w:tc>
          <w:tcPr>
            <w:tcW w:w="950" w:type="dxa"/>
            <w:hideMark/>
          </w:tcPr>
          <w:p w14:paraId="08C015BD" w14:textId="2E86F21B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Lb25nPC9BdXRob3I+PFllYXI+MjAxNTwvWWVhcj48UmVj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Lb25nPC9BdXRob3I+PFllYXI+MjAxNTwvWWVhcj48UmVj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70,171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7CAF6845" w14:textId="77777777" w:rsidTr="00821305">
        <w:trPr>
          <w:trHeight w:val="1008"/>
        </w:trPr>
        <w:tc>
          <w:tcPr>
            <w:tcW w:w="1752" w:type="dxa"/>
          </w:tcPr>
          <w:p w14:paraId="66B377F7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669" w:type="dxa"/>
            <w:hideMark/>
          </w:tcPr>
          <w:p w14:paraId="0E0E3485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25</w:t>
            </w:r>
          </w:p>
        </w:tc>
        <w:tc>
          <w:tcPr>
            <w:tcW w:w="1541" w:type="dxa"/>
            <w:hideMark/>
          </w:tcPr>
          <w:p w14:paraId="52019A79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+</w:t>
            </w:r>
          </w:p>
        </w:tc>
        <w:tc>
          <w:tcPr>
            <w:tcW w:w="3243" w:type="dxa"/>
            <w:hideMark/>
          </w:tcPr>
          <w:p w14:paraId="228FEABA" w14:textId="7DFD187F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VK-deriv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raft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issue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fect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eithe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16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o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18</w:t>
            </w:r>
          </w:p>
        </w:tc>
        <w:tc>
          <w:tcPr>
            <w:tcW w:w="3178" w:type="dxa"/>
            <w:hideMark/>
          </w:tcPr>
          <w:p w14:paraId="062CA216" w14:textId="66C75F4E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creas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expression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orrelat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he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progression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of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he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lesions,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making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t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potentia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biomarke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fo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IN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ancer</w:t>
            </w:r>
          </w:p>
        </w:tc>
        <w:tc>
          <w:tcPr>
            <w:tcW w:w="950" w:type="dxa"/>
            <w:hideMark/>
          </w:tcPr>
          <w:p w14:paraId="7952E886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XYW5nPC9BdXRob3I+PFllYXI+MjAxNDwvWWVhcj48UmVj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QyNjItNzwvcGFnZXM+PHZvbHVtZT4xMTE8L3ZvbHVtZT48bnVtYmVyPjExPC9udW1i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XYW5nPC9BdXRob3I+PFllYXI+MjAxNDwvWWVhcj48UmVj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QyNjItNzwvcGFnZXM+PHZvbHVtZT4xMTE8L3ZvbHVtZT48bnVtYmVyPjExPC9udW1i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96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3B0B1964" w14:textId="77777777" w:rsidTr="00821305">
        <w:trPr>
          <w:trHeight w:val="1008"/>
        </w:trPr>
        <w:tc>
          <w:tcPr>
            <w:tcW w:w="1752" w:type="dxa"/>
          </w:tcPr>
          <w:p w14:paraId="70400830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669" w:type="dxa"/>
            <w:hideMark/>
          </w:tcPr>
          <w:p w14:paraId="638713A5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highlight w:val="lightGray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27b</w:t>
            </w:r>
          </w:p>
        </w:tc>
        <w:tc>
          <w:tcPr>
            <w:tcW w:w="1541" w:type="dxa"/>
            <w:hideMark/>
          </w:tcPr>
          <w:p w14:paraId="500984AC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+</w:t>
            </w:r>
          </w:p>
        </w:tc>
        <w:tc>
          <w:tcPr>
            <w:tcW w:w="3243" w:type="dxa"/>
          </w:tcPr>
          <w:p w14:paraId="147A3C46" w14:textId="7A0B55A8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  <w:shd w:val="clear" w:color="auto" w:fill="FFFFFF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16-positive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</w:t>
            </w:r>
            <w:r w:rsidR="00821305"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uman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arcinoma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issues;</w:t>
            </w:r>
            <w:r w:rsidR="00B12CF5">
              <w:rPr>
                <w:rFonts w:ascii="Book Antiqua" w:eastAsiaTheme="minorEastAsia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SiHa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aSki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l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lines</w:t>
            </w:r>
          </w:p>
        </w:tc>
        <w:tc>
          <w:tcPr>
            <w:tcW w:w="3178" w:type="dxa"/>
            <w:hideMark/>
          </w:tcPr>
          <w:p w14:paraId="511D9A2A" w14:textId="1999489B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Reduc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PLK2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expression</w:t>
            </w:r>
            <w:r w:rsidR="00821305" w:rsidRPr="00EF606B">
              <w:rPr>
                <w:rFonts w:ascii="Book Antiqua" w:eastAsiaTheme="minorEastAsia" w:hAnsi="Book Antiqua" w:cs="Book Antiqua"/>
                <w:color w:val="000000"/>
                <w:shd w:val="clear" w:color="auto" w:fill="FFFFFF"/>
              </w:rPr>
              <w:t>;</w:t>
            </w:r>
            <w:r w:rsidR="00B12CF5">
              <w:rPr>
                <w:rFonts w:ascii="Book Antiqua" w:eastAsiaTheme="minorEastAsia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Promot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l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proliferation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hibit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pac</w:t>
            </w:r>
            <w:r w:rsidR="00821305"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litaxel-induc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l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poptosis;</w:t>
            </w:r>
            <w:r w:rsidR="00B12CF5">
              <w:rPr>
                <w:rFonts w:ascii="Book Antiqua" w:eastAsiaTheme="minorEastAsia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hibit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PPARγ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expression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promot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proliferation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vasion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</w:p>
        </w:tc>
        <w:tc>
          <w:tcPr>
            <w:tcW w:w="950" w:type="dxa"/>
            <w:hideMark/>
          </w:tcPr>
          <w:p w14:paraId="77B021BC" w14:textId="0A02C60F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MaXU8L0F1dGhvcj48WWVhcj4yMDE2PC9ZZWFyPjxSZWNO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MaXU8L0F1dGhvcj48WWVhcj4yMDE2PC9ZZWFyPjxSZWNO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72,173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597EDA70" w14:textId="77777777" w:rsidTr="00821305">
        <w:trPr>
          <w:trHeight w:val="1008"/>
        </w:trPr>
        <w:tc>
          <w:tcPr>
            <w:tcW w:w="1752" w:type="dxa"/>
          </w:tcPr>
          <w:p w14:paraId="33D9E0FA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highlight w:val="cyan"/>
              </w:rPr>
            </w:pPr>
          </w:p>
        </w:tc>
        <w:tc>
          <w:tcPr>
            <w:tcW w:w="1669" w:type="dxa"/>
            <w:hideMark/>
          </w:tcPr>
          <w:p w14:paraId="4898B3E2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highlight w:val="green"/>
              </w:rPr>
            </w:pPr>
            <w:r w:rsidRPr="00EF606B">
              <w:rPr>
                <w:rFonts w:ascii="Book Antiqua" w:eastAsia="Calibri" w:hAnsi="Book Antiqua" w:cs="Book Antiqua"/>
              </w:rPr>
              <w:t>miR-205</w:t>
            </w:r>
          </w:p>
        </w:tc>
        <w:tc>
          <w:tcPr>
            <w:tcW w:w="1541" w:type="dxa"/>
            <w:hideMark/>
          </w:tcPr>
          <w:p w14:paraId="2539AF82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+</w:t>
            </w:r>
          </w:p>
        </w:tc>
        <w:tc>
          <w:tcPr>
            <w:tcW w:w="3243" w:type="dxa"/>
            <w:hideMark/>
          </w:tcPr>
          <w:p w14:paraId="310ECFDD" w14:textId="10C00326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HPV-positive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keratinocyte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</w:p>
        </w:tc>
        <w:tc>
          <w:tcPr>
            <w:tcW w:w="3178" w:type="dxa"/>
            <w:hideMark/>
          </w:tcPr>
          <w:p w14:paraId="20492F9F" w14:textId="6DAE0F01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Activat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kt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pathway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an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upregulat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cyclin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D1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lastRenderedPageBreak/>
              <w:t>levels,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resulting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in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increased</w:t>
            </w:r>
            <w:r w:rsidR="00B12CF5">
              <w:rPr>
                <w:rFonts w:ascii="Book Antiqua" w:eastAsia="Calibri" w:hAnsi="Book Antiqua" w:cs="Book Antiqua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</w:rPr>
              <w:t>proliferation</w:t>
            </w:r>
          </w:p>
        </w:tc>
        <w:tc>
          <w:tcPr>
            <w:tcW w:w="950" w:type="dxa"/>
            <w:hideMark/>
          </w:tcPr>
          <w:p w14:paraId="32B4B48A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lastRenderedPageBreak/>
              <w:fldChar w:fldCharType="begin">
                <w:fldData xml:space="preserve">PEVuZE5vdGU+PENpdGU+PEF1dGhvcj5NY0tlbm5hPC9BdXRob3I+PFllYXI+MjAxNDwvWWVhcj48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NY0tlbm5hPC9BdXRob3I+PFllYXI+MjAxNDwvWWVhcj48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74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27447766" w14:textId="77777777" w:rsidTr="00821305">
        <w:trPr>
          <w:trHeight w:val="1008"/>
        </w:trPr>
        <w:tc>
          <w:tcPr>
            <w:tcW w:w="1752" w:type="dxa"/>
          </w:tcPr>
          <w:p w14:paraId="728EDF63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highlight w:val="cyan"/>
              </w:rPr>
            </w:pPr>
          </w:p>
        </w:tc>
        <w:tc>
          <w:tcPr>
            <w:tcW w:w="1669" w:type="dxa"/>
            <w:hideMark/>
          </w:tcPr>
          <w:p w14:paraId="6E1CDDF6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miR-323</w:t>
            </w:r>
          </w:p>
        </w:tc>
        <w:tc>
          <w:tcPr>
            <w:tcW w:w="1541" w:type="dxa"/>
            <w:hideMark/>
          </w:tcPr>
          <w:p w14:paraId="647C1017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+</w:t>
            </w:r>
          </w:p>
        </w:tc>
        <w:tc>
          <w:tcPr>
            <w:tcW w:w="3243" w:type="dxa"/>
            <w:hideMark/>
          </w:tcPr>
          <w:p w14:paraId="06822796" w14:textId="2432EECF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ancer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line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ransfec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PV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16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E7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SiHa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ancer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s</w:t>
            </w:r>
          </w:p>
        </w:tc>
        <w:tc>
          <w:tcPr>
            <w:tcW w:w="3178" w:type="dxa"/>
            <w:hideMark/>
          </w:tcPr>
          <w:p w14:paraId="4A35682E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</w:rPr>
              <w:t>---</w:t>
            </w:r>
          </w:p>
        </w:tc>
        <w:tc>
          <w:tcPr>
            <w:tcW w:w="950" w:type="dxa"/>
            <w:hideMark/>
          </w:tcPr>
          <w:p w14:paraId="7DEA7982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NYW5kYWw8L0F1dGhvcj48WWVhcj4yMDE5PC9ZZWFyPjxS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==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</w:rPr>
              <w:fldChar w:fldCharType="begin">
                <w:fldData xml:space="preserve">PEVuZE5vdGU+PENpdGU+PEF1dGhvcj5NYW5kYWw8L0F1dGhvcj48WWVhcj4yMDE5PC9ZZWFyPjxS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==
</w:fldData>
              </w:fldChar>
            </w:r>
            <w:r w:rsidRPr="009554E3">
              <w:rPr>
                <w:rFonts w:ascii="Book Antiqua" w:eastAsia="Calibri" w:hAnsi="Book Antiqua" w:cs="Book Antiqua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</w:rPr>
            </w:r>
            <w:r w:rsidRPr="009554E3">
              <w:rPr>
                <w:rFonts w:ascii="Book Antiqua" w:eastAsia="Calibri" w:hAnsi="Book Antiqua" w:cs="Book Antiqua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</w:rPr>
              <w:t>[175]</w:t>
            </w:r>
            <w:r w:rsidRPr="009554E3">
              <w:rPr>
                <w:rFonts w:ascii="Book Antiqua" w:eastAsia="Calibri" w:hAnsi="Book Antiqua" w:cs="Book Antiqua"/>
              </w:rPr>
              <w:fldChar w:fldCharType="end"/>
            </w:r>
          </w:p>
        </w:tc>
      </w:tr>
      <w:tr w:rsidR="00064B85" w:rsidRPr="00EF606B" w14:paraId="14621002" w14:textId="77777777" w:rsidTr="00821305">
        <w:trPr>
          <w:trHeight w:val="1008"/>
        </w:trPr>
        <w:tc>
          <w:tcPr>
            <w:tcW w:w="1752" w:type="dxa"/>
            <w:hideMark/>
          </w:tcPr>
          <w:p w14:paraId="08A5519C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E6/E7</w:t>
            </w:r>
          </w:p>
        </w:tc>
        <w:tc>
          <w:tcPr>
            <w:tcW w:w="1669" w:type="dxa"/>
          </w:tcPr>
          <w:p w14:paraId="20332124" w14:textId="5BC1EB31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16</w:t>
            </w:r>
          </w:p>
        </w:tc>
        <w:tc>
          <w:tcPr>
            <w:tcW w:w="1541" w:type="dxa"/>
          </w:tcPr>
          <w:p w14:paraId="20EFC4CE" w14:textId="18BE68A9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+</w:t>
            </w:r>
          </w:p>
        </w:tc>
        <w:tc>
          <w:tcPr>
            <w:tcW w:w="3243" w:type="dxa"/>
            <w:hideMark/>
          </w:tcPr>
          <w:p w14:paraId="36AA27C2" w14:textId="3009FD35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FK-deriv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raft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ulture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16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fection</w:t>
            </w:r>
            <w:r w:rsidR="00821305"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;</w:t>
            </w:r>
            <w:r w:rsidR="00B12CF5">
              <w:rPr>
                <w:rFonts w:ascii="Book Antiqua" w:eastAsiaTheme="minorEastAsia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VK-deriv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raft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issue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fect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eithe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16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o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18</w:t>
            </w:r>
            <w:r w:rsidR="00821305"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;</w:t>
            </w:r>
            <w:r w:rsidR="00B12CF5">
              <w:rPr>
                <w:rFonts w:ascii="Book Antiqua" w:eastAsiaTheme="minorEastAsia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IN3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arcinoma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issue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fection</w:t>
            </w:r>
          </w:p>
        </w:tc>
        <w:tc>
          <w:tcPr>
            <w:tcW w:w="3178" w:type="dxa"/>
          </w:tcPr>
          <w:p w14:paraId="4FACC176" w14:textId="3968A1CD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---</w:t>
            </w:r>
          </w:p>
        </w:tc>
        <w:tc>
          <w:tcPr>
            <w:tcW w:w="950" w:type="dxa"/>
            <w:hideMark/>
          </w:tcPr>
          <w:p w14:paraId="31869DD7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XYW5nPC9BdXRob3I+PFllYXI+MjAxNDwvWWVhcj48UmVj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QyNjItNzwvcGFnZXM+PHZvbHVtZT4xMTE8L3ZvbHVtZT48bnVtYmVyPjExPC9udW1i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XYW5nPC9BdXRob3I+PFllYXI+MjAxNDwvWWVhcj48UmVj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QyNjItNzwvcGFnZXM+PHZvbHVtZT4xMTE8L3ZvbHVtZT48bnVtYmVyPjExPC9udW1i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96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4DA0D823" w14:textId="77777777" w:rsidTr="00821305">
        <w:trPr>
          <w:trHeight w:val="1008"/>
        </w:trPr>
        <w:tc>
          <w:tcPr>
            <w:tcW w:w="1752" w:type="dxa"/>
          </w:tcPr>
          <w:p w14:paraId="110CDA78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669" w:type="dxa"/>
          </w:tcPr>
          <w:p w14:paraId="3525FAD9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22</w:t>
            </w:r>
          </w:p>
          <w:p w14:paraId="0D1514BA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541" w:type="dxa"/>
            <w:hideMark/>
          </w:tcPr>
          <w:p w14:paraId="7CC8D864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3243" w:type="dxa"/>
            <w:hideMark/>
          </w:tcPr>
          <w:p w14:paraId="402276B4" w14:textId="4FAC04D8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VK-deriv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raft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issue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fect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eithe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16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o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18</w:t>
            </w:r>
          </w:p>
        </w:tc>
        <w:tc>
          <w:tcPr>
            <w:tcW w:w="3178" w:type="dxa"/>
            <w:hideMark/>
          </w:tcPr>
          <w:p w14:paraId="0530B355" w14:textId="0812C42E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Suppress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umor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growth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etastasi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</w:p>
        </w:tc>
        <w:tc>
          <w:tcPr>
            <w:tcW w:w="950" w:type="dxa"/>
            <w:hideMark/>
          </w:tcPr>
          <w:p w14:paraId="385C727C" w14:textId="2774F588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XYW5nPC9BdXRob3I+PFllYXI+MjAxNDwvWWVhcj48UmVj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XYW5nPC9BdXRob3I+PFllYXI+MjAxNDwvWWVhcj48UmVj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96,176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3F8BE434" w14:textId="77777777" w:rsidTr="00821305">
        <w:trPr>
          <w:trHeight w:val="1008"/>
        </w:trPr>
        <w:tc>
          <w:tcPr>
            <w:tcW w:w="1752" w:type="dxa"/>
          </w:tcPr>
          <w:p w14:paraId="2E908F6E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FF0000"/>
              </w:rPr>
            </w:pPr>
          </w:p>
        </w:tc>
        <w:tc>
          <w:tcPr>
            <w:tcW w:w="1669" w:type="dxa"/>
            <w:hideMark/>
          </w:tcPr>
          <w:p w14:paraId="7ADB4B32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24</w:t>
            </w:r>
          </w:p>
        </w:tc>
        <w:tc>
          <w:tcPr>
            <w:tcW w:w="1541" w:type="dxa"/>
            <w:hideMark/>
          </w:tcPr>
          <w:p w14:paraId="49E0AE01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+</w:t>
            </w:r>
          </w:p>
        </w:tc>
        <w:tc>
          <w:tcPr>
            <w:tcW w:w="3243" w:type="dxa"/>
            <w:hideMark/>
          </w:tcPr>
          <w:p w14:paraId="4B804B7B" w14:textId="5BEB464E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HPV-positive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keratinocyte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</w:p>
        </w:tc>
        <w:tc>
          <w:tcPr>
            <w:tcW w:w="3178" w:type="dxa"/>
            <w:hideMark/>
          </w:tcPr>
          <w:p w14:paraId="13DC95D6" w14:textId="72B0C6B5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Reduc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p27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expression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leve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enhanc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proliferation</w:t>
            </w:r>
          </w:p>
        </w:tc>
        <w:tc>
          <w:tcPr>
            <w:tcW w:w="950" w:type="dxa"/>
            <w:hideMark/>
          </w:tcPr>
          <w:p w14:paraId="106CF8A7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NY0tlbm5hPC9BdXRob3I+PFllYXI+MjAxNDwvWWVhcj48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NY0tlbm5hPC9BdXRob3I+PFllYXI+MjAxNDwvWWVhcj48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74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686700C8" w14:textId="77777777" w:rsidTr="00821305">
        <w:trPr>
          <w:trHeight w:val="1008"/>
        </w:trPr>
        <w:tc>
          <w:tcPr>
            <w:tcW w:w="1752" w:type="dxa"/>
          </w:tcPr>
          <w:p w14:paraId="74BE67F1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669" w:type="dxa"/>
          </w:tcPr>
          <w:p w14:paraId="47A68C93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29a</w:t>
            </w:r>
          </w:p>
          <w:p w14:paraId="5B6BBF57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541" w:type="dxa"/>
            <w:hideMark/>
          </w:tcPr>
          <w:p w14:paraId="4F984193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3243" w:type="dxa"/>
            <w:hideMark/>
          </w:tcPr>
          <w:p w14:paraId="1F187D7F" w14:textId="2A2CADAB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VK-deriv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raft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issue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fect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eithe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16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o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18</w:t>
            </w:r>
          </w:p>
        </w:tc>
        <w:tc>
          <w:tcPr>
            <w:tcW w:w="3178" w:type="dxa"/>
            <w:hideMark/>
          </w:tcPr>
          <w:p w14:paraId="0993237E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---</w:t>
            </w:r>
          </w:p>
        </w:tc>
        <w:tc>
          <w:tcPr>
            <w:tcW w:w="950" w:type="dxa"/>
            <w:hideMark/>
          </w:tcPr>
          <w:p w14:paraId="6CC54EA5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XYW5nPC9BdXRob3I+PFllYXI+MjAxNDwvWWVhcj48UmVj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QyNjItNzwvcGFnZXM+PHZvbHVtZT4xMTE8L3ZvbHVtZT48bnVtYmVyPjExPC9udW1i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XYW5nPC9BdXRob3I+PFllYXI+MjAxNDwvWWVhcj48UmVj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QyNjItNzwvcGFnZXM+PHZvbHVtZT4xMTE8L3ZvbHVtZT48bnVtYmVyPjExPC9udW1i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96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38137910" w14:textId="77777777" w:rsidTr="00821305">
        <w:trPr>
          <w:trHeight w:val="1008"/>
        </w:trPr>
        <w:tc>
          <w:tcPr>
            <w:tcW w:w="1752" w:type="dxa"/>
          </w:tcPr>
          <w:p w14:paraId="5295E7C6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669" w:type="dxa"/>
          </w:tcPr>
          <w:p w14:paraId="27BD0E8A" w14:textId="7E13F7A2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92a</w:t>
            </w:r>
          </w:p>
        </w:tc>
        <w:tc>
          <w:tcPr>
            <w:tcW w:w="1541" w:type="dxa"/>
            <w:hideMark/>
          </w:tcPr>
          <w:p w14:paraId="1AE389AB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+</w:t>
            </w:r>
          </w:p>
        </w:tc>
        <w:tc>
          <w:tcPr>
            <w:tcW w:w="3243" w:type="dxa"/>
            <w:hideMark/>
          </w:tcPr>
          <w:p w14:paraId="26252E2E" w14:textId="20B28260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IN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arcinoma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issue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fection,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raft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issue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16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o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18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fection</w:t>
            </w:r>
          </w:p>
        </w:tc>
        <w:tc>
          <w:tcPr>
            <w:tcW w:w="3178" w:type="dxa"/>
            <w:hideMark/>
          </w:tcPr>
          <w:p w14:paraId="7B695201" w14:textId="44532FBC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creas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expression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orrelat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he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progression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of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he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lesions,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may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serve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biomarke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fo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IN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ancer</w:t>
            </w:r>
          </w:p>
        </w:tc>
        <w:tc>
          <w:tcPr>
            <w:tcW w:w="950" w:type="dxa"/>
            <w:hideMark/>
          </w:tcPr>
          <w:p w14:paraId="127BF284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XYW5nPC9BdXRob3I+PFllYXI+MjAxNDwvWWVhcj48UmVj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QyNjItNzwvcGFnZXM+PHZvbHVtZT4xMTE8L3ZvbHVtZT48bnVtYmVyPjExPC9udW1i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XYW5nPC9BdXRob3I+PFllYXI+MjAxNDwvWWVhcj48UmVj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QyNjItNzwvcGFnZXM+PHZvbHVtZT4xMTE8L3ZvbHVtZT48bnVtYmVyPjExPC9udW1i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96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14266D82" w14:textId="77777777" w:rsidTr="00821305">
        <w:trPr>
          <w:trHeight w:val="1008"/>
        </w:trPr>
        <w:tc>
          <w:tcPr>
            <w:tcW w:w="1752" w:type="dxa"/>
          </w:tcPr>
          <w:p w14:paraId="5E181CBF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669" w:type="dxa"/>
          </w:tcPr>
          <w:p w14:paraId="5E13C598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100</w:t>
            </w:r>
          </w:p>
          <w:p w14:paraId="37903BE0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541" w:type="dxa"/>
            <w:hideMark/>
          </w:tcPr>
          <w:p w14:paraId="3355CA2E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3243" w:type="dxa"/>
            <w:hideMark/>
          </w:tcPr>
          <w:p w14:paraId="7D3A1D53" w14:textId="6410E5D0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HFK-deriv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raft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ulture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PV18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fection</w:t>
            </w:r>
          </w:p>
        </w:tc>
        <w:tc>
          <w:tcPr>
            <w:tcW w:w="3178" w:type="dxa"/>
            <w:hideMark/>
          </w:tcPr>
          <w:p w14:paraId="3983F875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---</w:t>
            </w:r>
          </w:p>
        </w:tc>
        <w:tc>
          <w:tcPr>
            <w:tcW w:w="950" w:type="dxa"/>
            <w:hideMark/>
          </w:tcPr>
          <w:p w14:paraId="16DF6B5C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XYW5nPC9BdXRob3I+PFllYXI+MjAxNDwvWWVhcj48UmVj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QyNjItNzwvcGFnZXM+PHZvbHVtZT4xMTE8L3ZvbHVtZT48bnVtYmVyPjExPC9udW1i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XYW5nPC9BdXRob3I+PFllYXI+MjAxNDwvWWVhcj48UmVj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QyNjItNzwvcGFnZXM+PHZvbHVtZT4xMTE8L3ZvbHVtZT48bnVtYmVyPjExPC9udW1i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96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21F1A991" w14:textId="77777777" w:rsidTr="00821305">
        <w:trPr>
          <w:trHeight w:val="1008"/>
        </w:trPr>
        <w:tc>
          <w:tcPr>
            <w:tcW w:w="1752" w:type="dxa"/>
          </w:tcPr>
          <w:p w14:paraId="2143D9D6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669" w:type="dxa"/>
            <w:hideMark/>
          </w:tcPr>
          <w:p w14:paraId="4308B6C4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highlight w:val="green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125a</w:t>
            </w:r>
          </w:p>
        </w:tc>
        <w:tc>
          <w:tcPr>
            <w:tcW w:w="1541" w:type="dxa"/>
            <w:hideMark/>
          </w:tcPr>
          <w:p w14:paraId="405856BE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3243" w:type="dxa"/>
            <w:hideMark/>
          </w:tcPr>
          <w:p w14:paraId="18049330" w14:textId="50C37D03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arcinoma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issues</w:t>
            </w:r>
          </w:p>
          <w:p w14:paraId="028F5BF4" w14:textId="4E8FF479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SiHa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eLa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lines</w:t>
            </w:r>
          </w:p>
        </w:tc>
        <w:tc>
          <w:tcPr>
            <w:tcW w:w="3178" w:type="dxa"/>
            <w:hideMark/>
          </w:tcPr>
          <w:p w14:paraId="50C74601" w14:textId="550640E4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Increas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STAT3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expressio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enhanc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tumorigenesi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metastasis</w:t>
            </w:r>
          </w:p>
        </w:tc>
        <w:tc>
          <w:tcPr>
            <w:tcW w:w="950" w:type="dxa"/>
            <w:hideMark/>
          </w:tcPr>
          <w:p w14:paraId="07D56E35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GYW48L0F1dGhvcj48WWVhcj4yMDE1PC9ZZWFyPjxSZWNO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GYW48L0F1dGhvcj48WWVhcj4yMDE1PC9ZZWFyPjxSZWNO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77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463F101E" w14:textId="77777777" w:rsidTr="00821305">
        <w:trPr>
          <w:trHeight w:val="1008"/>
        </w:trPr>
        <w:tc>
          <w:tcPr>
            <w:tcW w:w="1752" w:type="dxa"/>
          </w:tcPr>
          <w:p w14:paraId="4F02F000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669" w:type="dxa"/>
            <w:hideMark/>
          </w:tcPr>
          <w:p w14:paraId="3EBDFF0D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highlight w:val="darkGray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146a-5p</w:t>
            </w:r>
          </w:p>
        </w:tc>
        <w:tc>
          <w:tcPr>
            <w:tcW w:w="1541" w:type="dxa"/>
            <w:hideMark/>
          </w:tcPr>
          <w:p w14:paraId="19EE6167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3243" w:type="dxa"/>
            <w:hideMark/>
          </w:tcPr>
          <w:p w14:paraId="5CDB4799" w14:textId="15E6A558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HPV16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E6/E7-positive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keratinocytes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;</w:t>
            </w:r>
            <w:r w:rsidR="00B12CF5">
              <w:rPr>
                <w:rFonts w:ascii="Book Antiqua" w:eastAsiaTheme="minorEastAsia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el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SiH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aSki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lines</w:t>
            </w:r>
          </w:p>
        </w:tc>
        <w:tc>
          <w:tcPr>
            <w:tcW w:w="3178" w:type="dxa"/>
            <w:hideMark/>
          </w:tcPr>
          <w:p w14:paraId="10215286" w14:textId="07625B57" w:rsidR="00064B85" w:rsidRPr="00EF606B" w:rsidRDefault="0082130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Enhanc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expressio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of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KDM2B;</w:t>
            </w:r>
            <w:r w:rsidR="00B12CF5">
              <w:rPr>
                <w:rFonts w:ascii="Book Antiqua" w:eastAsiaTheme="minorEastAsia" w:hAnsi="Book Antiqua" w:cs="Book Antiqua"/>
                <w:color w:val="000000"/>
              </w:rPr>
              <w:t xml:space="preserve"> </w:t>
            </w:r>
            <w:r w:rsidR="00064B85" w:rsidRPr="00EF606B">
              <w:rPr>
                <w:rFonts w:ascii="Book Antiqua" w:eastAsia="Calibri" w:hAnsi="Book Antiqua" w:cs="Book Antiqua"/>
                <w:color w:val="000000"/>
              </w:rPr>
              <w:t>Promo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064B85" w:rsidRPr="00EF606B">
              <w:rPr>
                <w:rFonts w:ascii="Book Antiqua" w:eastAsia="Calibri" w:hAnsi="Book Antiqua" w:cs="Book Antiqua"/>
                <w:color w:val="000000"/>
              </w:rPr>
              <w:t>proliferatio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064B85"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064B85" w:rsidRPr="00EF606B">
              <w:rPr>
                <w:rFonts w:ascii="Book Antiqua" w:eastAsia="Calibri" w:hAnsi="Book Antiqua" w:cs="Book Antiqua"/>
                <w:color w:val="000000"/>
              </w:rPr>
              <w:t>migratio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</w:p>
        </w:tc>
        <w:tc>
          <w:tcPr>
            <w:tcW w:w="950" w:type="dxa"/>
            <w:hideMark/>
          </w:tcPr>
          <w:p w14:paraId="696797FF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QZXRhPC9BdXRob3I+PFllYXI+MjAxODwvWWVhcj48UmVj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QZXRhPC9BdXRob3I+PFllYXI+MjAxODwvWWVhcj48UmVj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78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1983F655" w14:textId="77777777" w:rsidTr="00821305">
        <w:trPr>
          <w:trHeight w:val="1008"/>
        </w:trPr>
        <w:tc>
          <w:tcPr>
            <w:tcW w:w="1752" w:type="dxa"/>
            <w:tcBorders>
              <w:bottom w:val="nil"/>
            </w:tcBorders>
          </w:tcPr>
          <w:p w14:paraId="7C5A19C0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highlight w:val="cyan"/>
              </w:rPr>
            </w:pPr>
          </w:p>
        </w:tc>
        <w:tc>
          <w:tcPr>
            <w:tcW w:w="1669" w:type="dxa"/>
            <w:tcBorders>
              <w:bottom w:val="nil"/>
            </w:tcBorders>
            <w:hideMark/>
          </w:tcPr>
          <w:p w14:paraId="279AC633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203</w:t>
            </w:r>
          </w:p>
        </w:tc>
        <w:tc>
          <w:tcPr>
            <w:tcW w:w="1541" w:type="dxa"/>
            <w:tcBorders>
              <w:bottom w:val="nil"/>
            </w:tcBorders>
            <w:hideMark/>
          </w:tcPr>
          <w:p w14:paraId="77B25848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3243" w:type="dxa"/>
            <w:tcBorders>
              <w:bottom w:val="nil"/>
            </w:tcBorders>
            <w:hideMark/>
          </w:tcPr>
          <w:p w14:paraId="0FF1C67C" w14:textId="5868625D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NHK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NFK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expressing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E6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E7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or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ombination</w:t>
            </w:r>
          </w:p>
        </w:tc>
        <w:tc>
          <w:tcPr>
            <w:tcW w:w="3178" w:type="dxa"/>
            <w:tcBorders>
              <w:bottom w:val="nil"/>
            </w:tcBorders>
            <w:hideMark/>
          </w:tcPr>
          <w:p w14:paraId="49582E21" w14:textId="1BBB37B0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Increas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expressio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of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63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romotio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of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roliferation</w:t>
            </w:r>
          </w:p>
        </w:tc>
        <w:tc>
          <w:tcPr>
            <w:tcW w:w="950" w:type="dxa"/>
            <w:tcBorders>
              <w:bottom w:val="nil"/>
            </w:tcBorders>
            <w:hideMark/>
          </w:tcPr>
          <w:p w14:paraId="56EE92D6" w14:textId="4CFC3234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NZWxhci1OZXc8L0F1dGhvcj48WWVhcj4yMDEwPC9ZZWFy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NZWxhci1OZXc8L0F1dGhvcj48WWVhcj4yMDEwPC9ZZWFy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79,180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7FAACC6B" w14:textId="77777777" w:rsidTr="00821305">
        <w:trPr>
          <w:trHeight w:val="1008"/>
        </w:trPr>
        <w:tc>
          <w:tcPr>
            <w:tcW w:w="1752" w:type="dxa"/>
            <w:tcBorders>
              <w:top w:val="nil"/>
              <w:bottom w:val="single" w:sz="4" w:space="0" w:color="auto"/>
            </w:tcBorders>
          </w:tcPr>
          <w:p w14:paraId="768DE581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669" w:type="dxa"/>
            <w:tcBorders>
              <w:top w:val="nil"/>
              <w:bottom w:val="single" w:sz="4" w:space="0" w:color="auto"/>
            </w:tcBorders>
            <w:hideMark/>
          </w:tcPr>
          <w:p w14:paraId="3CAA82C5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378</w:t>
            </w:r>
          </w:p>
        </w:tc>
        <w:tc>
          <w:tcPr>
            <w:tcW w:w="1541" w:type="dxa"/>
            <w:tcBorders>
              <w:top w:val="nil"/>
              <w:bottom w:val="single" w:sz="4" w:space="0" w:color="auto"/>
            </w:tcBorders>
            <w:hideMark/>
          </w:tcPr>
          <w:p w14:paraId="7467919C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+</w:t>
            </w:r>
          </w:p>
        </w:tc>
        <w:tc>
          <w:tcPr>
            <w:tcW w:w="3243" w:type="dxa"/>
            <w:tcBorders>
              <w:top w:val="nil"/>
              <w:bottom w:val="single" w:sz="4" w:space="0" w:color="auto"/>
            </w:tcBorders>
            <w:hideMark/>
          </w:tcPr>
          <w:p w14:paraId="676AC30D" w14:textId="4B146D84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IN3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rvical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arcinoma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issues</w:t>
            </w:r>
            <w:r w:rsidR="00B12CF5">
              <w:rPr>
                <w:rFonts w:ascii="Book Antiqua" w:eastAsiaTheme="minorEastAsia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fection,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raft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issue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16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or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PV18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fection</w:t>
            </w:r>
          </w:p>
        </w:tc>
        <w:tc>
          <w:tcPr>
            <w:tcW w:w="3178" w:type="dxa"/>
            <w:tcBorders>
              <w:top w:val="nil"/>
              <w:bottom w:val="single" w:sz="4" w:space="0" w:color="auto"/>
            </w:tcBorders>
            <w:hideMark/>
          </w:tcPr>
          <w:p w14:paraId="05C9A54A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---</w:t>
            </w:r>
          </w:p>
        </w:tc>
        <w:tc>
          <w:tcPr>
            <w:tcW w:w="950" w:type="dxa"/>
            <w:tcBorders>
              <w:top w:val="nil"/>
              <w:bottom w:val="single" w:sz="4" w:space="0" w:color="auto"/>
            </w:tcBorders>
            <w:hideMark/>
          </w:tcPr>
          <w:p w14:paraId="23D6BA03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XYW5nPC9BdXRob3I+PFllYXI+MjAxNDwvWWVhcj48UmVj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QyNjItNzwvcGFnZXM+PHZvbHVtZT4xMTE8L3ZvbHVtZT48bnVtYmVyPjExPC9udW1i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XYW5nPC9BdXRob3I+PFllYXI+MjAxNDwvWWVhcj48UmVj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QyNjItNzwvcGFnZXM+PHZvbHVtZT4xMTE8L3ZvbHVtZT48bnVtYmVyPjExPC9udW1i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96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</w:tbl>
    <w:p w14:paraId="56712213" w14:textId="21E9D8C3" w:rsidR="00064B85" w:rsidRPr="00EF606B" w:rsidRDefault="009554E3" w:rsidP="00EF606B">
      <w:pPr>
        <w:adjustRightInd w:val="0"/>
        <w:snapToGrid w:val="0"/>
        <w:spacing w:line="360" w:lineRule="auto"/>
        <w:jc w:val="both"/>
        <w:rPr>
          <w:rFonts w:ascii="Book Antiqua" w:eastAsia="Calibri" w:hAnsi="Book Antiqua" w:cs="Book Antiqua"/>
          <w:color w:val="000000"/>
          <w:shd w:val="clear" w:color="auto" w:fill="FFFFFF"/>
        </w:rPr>
      </w:pPr>
      <w:bookmarkStart w:id="15" w:name="_Hlk62328308"/>
      <w:r>
        <w:rPr>
          <w:rFonts w:ascii="Book Antiqua" w:eastAsia="Calibri" w:hAnsi="Book Antiqua" w:cs="Book Antiqua"/>
          <w:color w:val="000000"/>
        </w:rPr>
        <w:t>“</w:t>
      </w:r>
      <w:r w:rsidR="00064B85" w:rsidRPr="00EF606B">
        <w:rPr>
          <w:rFonts w:ascii="Book Antiqua" w:eastAsia="Calibri" w:hAnsi="Book Antiqua" w:cs="Book Antiqua"/>
          <w:color w:val="000000"/>
        </w:rPr>
        <w:t>+</w:t>
      </w:r>
      <w:r>
        <w:rPr>
          <w:rFonts w:ascii="Book Antiqua" w:eastAsia="Calibri" w:hAnsi="Book Antiqua" w:cs="Book Antiqua"/>
          <w:color w:val="000000"/>
        </w:rPr>
        <w:t>”</w:t>
      </w:r>
      <w:r w:rsidR="00064B85" w:rsidRPr="00EF606B">
        <w:rPr>
          <w:rFonts w:ascii="Book Antiqua" w:eastAsia="Calibri" w:hAnsi="Book Antiqua" w:cs="Book Antiqua"/>
          <w:color w:val="000000"/>
        </w:rPr>
        <w:t>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SimSun" w:hAnsi="Book Antiqua" w:cs="Book Antiqua"/>
          <w:color w:val="000000"/>
          <w:lang w:eastAsia="zh-CN"/>
        </w:rPr>
        <w:t>U</w:t>
      </w:r>
      <w:r w:rsidR="00064B85" w:rsidRPr="00EF606B">
        <w:rPr>
          <w:rFonts w:ascii="Book Antiqua" w:eastAsia="Calibri" w:hAnsi="Book Antiqua" w:cs="Book Antiqua"/>
          <w:color w:val="000000"/>
        </w:rPr>
        <w:t>pregulated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>
        <w:rPr>
          <w:rFonts w:ascii="Book Antiqua" w:eastAsia="Calibri" w:hAnsi="Book Antiqua" w:cs="Book Antiqua"/>
          <w:color w:val="000000"/>
        </w:rPr>
        <w:t>“</w:t>
      </w:r>
      <w:r w:rsidR="00064B85" w:rsidRPr="00EF606B">
        <w:rPr>
          <w:rFonts w:eastAsia="Calibri"/>
          <w:color w:val="000000"/>
        </w:rPr>
        <w:t>˗</w:t>
      </w:r>
      <w:r>
        <w:rPr>
          <w:rFonts w:eastAsia="Calibri"/>
          <w:color w:val="000000"/>
        </w:rPr>
        <w:t>”</w:t>
      </w:r>
      <w:r w:rsidR="00064B85" w:rsidRPr="00EF606B">
        <w:rPr>
          <w:rFonts w:ascii="Book Antiqua" w:eastAsia="Calibri" w:hAnsi="Book Antiqua" w:cs="Book Antiqua"/>
          <w:color w:val="000000"/>
        </w:rPr>
        <w:t>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SimSun" w:hAnsi="Book Antiqua" w:cs="Book Antiqua"/>
          <w:color w:val="000000"/>
          <w:lang w:eastAsia="zh-CN"/>
        </w:rPr>
        <w:t>D</w:t>
      </w:r>
      <w:r w:rsidR="00064B85" w:rsidRPr="00EF606B">
        <w:rPr>
          <w:rFonts w:ascii="Book Antiqua" w:eastAsia="Calibri" w:hAnsi="Book Antiqua" w:cs="Book Antiqua"/>
          <w:color w:val="000000"/>
        </w:rPr>
        <w:t>ownregulated;</w:t>
      </w:r>
      <w:r w:rsidR="00B12CF5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 xml:space="preserve"> </w:t>
      </w:r>
      <w:r w:rsidR="009B63D1" w:rsidRPr="00EF606B">
        <w:rPr>
          <w:rFonts w:ascii="Book Antiqua" w:eastAsia="Calibri" w:hAnsi="Book Antiqua" w:cs="Book Antiqua"/>
          <w:color w:val="000000"/>
          <w:shd w:val="clear" w:color="auto" w:fill="FFFFFF"/>
        </w:rPr>
        <w:t>miRNAs</w:t>
      </w:r>
      <w:r w:rsidR="009B63D1" w:rsidRPr="00EF606B">
        <w:rPr>
          <w:rFonts w:ascii="Book Antiqua" w:eastAsia="Calibri" w:hAnsi="Book Antiqua" w:cs="Book Antiqua"/>
          <w:color w:val="000000"/>
        </w:rPr>
        <w:t>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9B63D1" w:rsidRPr="00EF606B">
        <w:rPr>
          <w:rFonts w:ascii="Book Antiqua" w:eastAsia="Calibri" w:hAnsi="Book Antiqua" w:cs="Book Antiqua"/>
        </w:rPr>
        <w:t>Micro</w:t>
      </w:r>
      <w:r w:rsidR="00B12CF5">
        <w:rPr>
          <w:rFonts w:ascii="Book Antiqua" w:eastAsia="Calibri" w:hAnsi="Book Antiqua" w:cs="Book Antiqua"/>
        </w:rPr>
        <w:t xml:space="preserve"> </w:t>
      </w:r>
      <w:r w:rsidR="009B63D1" w:rsidRPr="00EF606B">
        <w:rPr>
          <w:rFonts w:ascii="Book Antiqua" w:eastAsia="Calibri" w:hAnsi="Book Antiqua" w:cs="Book Antiqua"/>
        </w:rPr>
        <w:t>ribonucleic</w:t>
      </w:r>
      <w:r w:rsidR="00B12CF5">
        <w:rPr>
          <w:rFonts w:ascii="Book Antiqua" w:eastAsia="Calibri" w:hAnsi="Book Antiqua" w:cs="Book Antiqua"/>
        </w:rPr>
        <w:t xml:space="preserve"> </w:t>
      </w:r>
      <w:r w:rsidR="009B63D1" w:rsidRPr="00EF606B">
        <w:rPr>
          <w:rFonts w:ascii="Book Antiqua" w:eastAsia="Calibri" w:hAnsi="Book Antiqua" w:cs="Book Antiqua"/>
        </w:rPr>
        <w:t>acid</w:t>
      </w:r>
      <w:r w:rsidR="009B63D1" w:rsidRPr="00EF606B">
        <w:rPr>
          <w:rFonts w:ascii="Book Antiqua" w:eastAsia="Calibri" w:hAnsi="Book Antiqua" w:cs="Book Antiqua"/>
          <w:color w:val="000000"/>
        </w:rPr>
        <w:t>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HPV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Human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papillomavirus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PDCD6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SimSun" w:hAnsi="Book Antiqua" w:cs="Book Antiqua"/>
          <w:color w:val="000000"/>
          <w:lang w:eastAsia="zh-CN"/>
        </w:rPr>
        <w:t>P</w:t>
      </w:r>
      <w:r w:rsidR="00064B85" w:rsidRPr="00EF606B">
        <w:rPr>
          <w:rFonts w:ascii="Book Antiqua" w:eastAsia="Calibri" w:hAnsi="Book Antiqua" w:cs="Book Antiqua"/>
          <w:color w:val="000000"/>
        </w:rPr>
        <w:t>rogrammed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cell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death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6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TIMP-2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  <w:shd w:val="clear" w:color="auto" w:fill="FFFFFF"/>
        </w:rPr>
        <w:t>Tissue</w:t>
      </w:r>
      <w:r w:rsidR="00B12CF5">
        <w:rPr>
          <w:rFonts w:ascii="Book Antiqua" w:eastAsia="Calibri" w:hAnsi="Book Antiqua" w:cs="Book Antiqua"/>
          <w:color w:val="000000"/>
          <w:shd w:val="clear" w:color="auto" w:fill="FFFFFF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  <w:shd w:val="clear" w:color="auto" w:fill="FFFFFF"/>
        </w:rPr>
        <w:t>inhibitor</w:t>
      </w:r>
      <w:r w:rsidR="00B12CF5">
        <w:rPr>
          <w:rFonts w:ascii="Book Antiqua" w:eastAsia="Calibri" w:hAnsi="Book Antiqua" w:cs="Book Antiqua"/>
          <w:color w:val="000000"/>
          <w:shd w:val="clear" w:color="auto" w:fill="FFFFFF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  <w:shd w:val="clear" w:color="auto" w:fill="FFFFFF"/>
        </w:rPr>
        <w:t>of</w:t>
      </w:r>
      <w:r w:rsidR="00B12CF5">
        <w:rPr>
          <w:rFonts w:ascii="Book Antiqua" w:eastAsia="Calibri" w:hAnsi="Book Antiqua" w:cs="Book Antiqua"/>
          <w:color w:val="000000"/>
          <w:shd w:val="clear" w:color="auto" w:fill="FFFFFF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  <w:shd w:val="clear" w:color="auto" w:fill="FFFFFF"/>
        </w:rPr>
        <w:t>metalloproteinase</w:t>
      </w:r>
      <w:r w:rsidR="00B12CF5">
        <w:rPr>
          <w:rFonts w:ascii="Book Antiqua" w:eastAsia="Calibri" w:hAnsi="Book Antiqua" w:cs="Book Antiqua"/>
          <w:color w:val="000000"/>
          <w:shd w:val="clear" w:color="auto" w:fill="FFFFFF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  <w:shd w:val="clear" w:color="auto" w:fill="FFFFFF"/>
        </w:rPr>
        <w:t>2;</w:t>
      </w:r>
      <w:r w:rsidR="00B12CF5">
        <w:rPr>
          <w:rFonts w:ascii="Book Antiqua" w:eastAsia="Calibri" w:hAnsi="Book Antiqua" w:cs="Book Antiqua"/>
          <w:color w:val="000000"/>
          <w:shd w:val="clear" w:color="auto" w:fill="FFFFFF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EMT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SimSun" w:hAnsi="Book Antiqua" w:cs="Book Antiqua"/>
          <w:color w:val="000000"/>
          <w:lang w:eastAsia="zh-CN"/>
        </w:rPr>
        <w:t>E</w:t>
      </w:r>
      <w:r w:rsidR="00064B85" w:rsidRPr="00EF606B">
        <w:rPr>
          <w:rFonts w:ascii="Book Antiqua" w:eastAsia="Calibri" w:hAnsi="Book Antiqua" w:cs="Book Antiqua"/>
          <w:color w:val="000000"/>
        </w:rPr>
        <w:t>pithelial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to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mesenchymal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transition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NSCLC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SimSun" w:hAnsi="Book Antiqua" w:cs="Book Antiqua"/>
          <w:color w:val="000000"/>
          <w:lang w:eastAsia="zh-CN"/>
        </w:rPr>
        <w:t>N</w:t>
      </w:r>
      <w:r w:rsidR="00064B85" w:rsidRPr="00EF606B">
        <w:rPr>
          <w:rFonts w:ascii="Book Antiqua" w:eastAsia="Calibri" w:hAnsi="Book Antiqua" w:cs="Book Antiqua"/>
          <w:color w:val="000000"/>
        </w:rPr>
        <w:t>on-small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cell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lung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cancer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LDHA: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SimSun" w:hAnsi="Book Antiqua" w:cs="Book Antiqua"/>
          <w:lang w:eastAsia="zh-CN"/>
        </w:rPr>
        <w:t>L</w:t>
      </w:r>
      <w:r w:rsidR="00064B85" w:rsidRPr="00EF606B">
        <w:rPr>
          <w:rFonts w:ascii="Book Antiqua" w:eastAsia="Calibri" w:hAnsi="Book Antiqua" w:cs="Book Antiqua"/>
        </w:rPr>
        <w:t>actate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dehydrogenase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A;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  <w:shd w:val="clear" w:color="auto" w:fill="FFFFFF"/>
        </w:rPr>
        <w:t>LAMB3:</w:t>
      </w:r>
      <w:r w:rsidR="00B12CF5">
        <w:rPr>
          <w:rFonts w:ascii="Book Antiqua" w:eastAsia="Calibri" w:hAnsi="Book Antiqua" w:cs="Book Antiqua"/>
          <w:color w:val="000000"/>
          <w:shd w:val="clear" w:color="auto" w:fill="FFFFFF"/>
        </w:rPr>
        <w:t xml:space="preserve"> </w:t>
      </w:r>
      <w:r w:rsidR="00064B85" w:rsidRPr="00EF606B">
        <w:rPr>
          <w:rFonts w:ascii="Book Antiqua" w:eastAsia="SimSun" w:hAnsi="Book Antiqua" w:cs="Book Antiqua"/>
          <w:color w:val="000000"/>
          <w:shd w:val="clear" w:color="auto" w:fill="FFFFFF"/>
          <w:lang w:eastAsia="zh-CN"/>
        </w:rPr>
        <w:t>L</w:t>
      </w:r>
      <w:r w:rsidR="00064B85" w:rsidRPr="00EF606B">
        <w:rPr>
          <w:rFonts w:ascii="Book Antiqua" w:eastAsia="Calibri" w:hAnsi="Book Antiqua" w:cs="Book Antiqua"/>
          <w:color w:val="000000"/>
          <w:shd w:val="clear" w:color="auto" w:fill="FFFFFF"/>
        </w:rPr>
        <w:t>aminin</w:t>
      </w:r>
      <w:r w:rsidR="00B12CF5">
        <w:rPr>
          <w:rFonts w:ascii="Book Antiqua" w:eastAsia="Calibri" w:hAnsi="Book Antiqua" w:cs="Book Antiqua"/>
          <w:color w:val="000000"/>
          <w:shd w:val="clear" w:color="auto" w:fill="FFFFFF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  <w:shd w:val="clear" w:color="auto" w:fill="FFFFFF"/>
        </w:rPr>
        <w:t>5</w:t>
      </w:r>
      <w:r w:rsidR="00B12CF5">
        <w:rPr>
          <w:rFonts w:ascii="Book Antiqua" w:eastAsia="Calibri" w:hAnsi="Book Antiqua" w:cs="Book Antiqua"/>
          <w:color w:val="000000"/>
          <w:shd w:val="clear" w:color="auto" w:fill="FFFFFF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  <w:shd w:val="clear" w:color="auto" w:fill="FFFFFF"/>
        </w:rPr>
        <w:t>β3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SFMFBT1: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Scm-like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with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four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MBT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domains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1;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DCUN1D1: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SimSun" w:hAnsi="Book Antiqua" w:cs="Book Antiqua"/>
          <w:lang w:eastAsia="zh-CN"/>
        </w:rPr>
        <w:t>D</w:t>
      </w:r>
      <w:r w:rsidR="00064B85" w:rsidRPr="00EF606B">
        <w:rPr>
          <w:rFonts w:ascii="Book Antiqua" w:eastAsia="Calibri" w:hAnsi="Book Antiqua" w:cs="Book Antiqua"/>
        </w:rPr>
        <w:t>efective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in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cullin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neddylation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1;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SimSun" w:hAnsi="Book Antiqua" w:cs="Book Antiqua"/>
          <w:lang w:eastAsia="zh-CN"/>
        </w:rPr>
        <w:t>D</w:t>
      </w:r>
      <w:r w:rsidR="00064B85" w:rsidRPr="00EF606B">
        <w:rPr>
          <w:rFonts w:ascii="Book Antiqua" w:eastAsia="Calibri" w:hAnsi="Book Antiqua" w:cs="Book Antiqua"/>
        </w:rPr>
        <w:t>omain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containing</w:t>
      </w:r>
      <w:r w:rsidR="00B12CF5">
        <w:rPr>
          <w:rFonts w:ascii="Book Antiqua" w:eastAsia="Calibri" w:hAnsi="Book Antiqua" w:cs="Book Antiqua"/>
        </w:rPr>
        <w:t xml:space="preserve"> </w:t>
      </w:r>
      <w:r w:rsidR="00064B85" w:rsidRPr="00EF606B">
        <w:rPr>
          <w:rFonts w:ascii="Book Antiqua" w:eastAsia="Calibri" w:hAnsi="Book Antiqua" w:cs="Book Antiqua"/>
        </w:rPr>
        <w:t>1;</w:t>
      </w:r>
      <w:r w:rsidR="00B12CF5">
        <w:rPr>
          <w:rFonts w:ascii="Book Antiqua" w:eastAsia="Calibri" w:hAnsi="Book Antiqua" w:cs="Book Antiqua"/>
          <w:i/>
          <w:iCs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OSCC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SimSun" w:hAnsi="Book Antiqua" w:cs="Book Antiqua"/>
          <w:color w:val="000000"/>
          <w:lang w:eastAsia="zh-CN"/>
        </w:rPr>
        <w:t>O</w:t>
      </w:r>
      <w:r w:rsidR="00064B85" w:rsidRPr="00EF606B">
        <w:rPr>
          <w:rFonts w:ascii="Book Antiqua" w:eastAsia="Calibri" w:hAnsi="Book Antiqua" w:cs="Book Antiqua"/>
          <w:color w:val="000000"/>
        </w:rPr>
        <w:t>ral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squamous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cell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carcinoma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HVK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SimSun" w:hAnsi="Book Antiqua" w:cs="Book Antiqua"/>
          <w:color w:val="000000"/>
          <w:lang w:eastAsia="zh-CN"/>
        </w:rPr>
        <w:t>H</w:t>
      </w:r>
      <w:r w:rsidR="00064B85" w:rsidRPr="00EF606B">
        <w:rPr>
          <w:rFonts w:ascii="Book Antiqua" w:eastAsia="Calibri" w:hAnsi="Book Antiqua" w:cs="Book Antiqua"/>
          <w:color w:val="000000"/>
        </w:rPr>
        <w:t>uman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vaginal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keratinocytes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PLK2</w:t>
      </w:r>
      <w:r w:rsidR="00064B85" w:rsidRPr="00EF606B">
        <w:rPr>
          <w:rFonts w:ascii="Book Antiqua" w:eastAsia="SimSun" w:hAnsi="Book Antiqua" w:cs="Book Antiqua"/>
          <w:color w:val="000000"/>
          <w:lang w:eastAsia="zh-CN"/>
        </w:rPr>
        <w:t>:</w:t>
      </w:r>
      <w:r w:rsidR="00B12CF5">
        <w:rPr>
          <w:rFonts w:ascii="Book Antiqua" w:eastAsia="SimSun" w:hAnsi="Book Antiqua" w:cs="Book Antiqua"/>
          <w:color w:val="000000"/>
          <w:lang w:eastAsia="zh-CN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Polo-like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kinase2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CIN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SimSun" w:hAnsi="Book Antiqua" w:cs="Book Antiqua"/>
          <w:color w:val="000000"/>
          <w:lang w:eastAsia="zh-CN"/>
        </w:rPr>
        <w:t>C</w:t>
      </w:r>
      <w:r w:rsidR="00064B85" w:rsidRPr="00EF606B">
        <w:rPr>
          <w:rFonts w:ascii="Book Antiqua" w:eastAsia="Calibri" w:hAnsi="Book Antiqua" w:cs="Book Antiqua"/>
          <w:color w:val="000000"/>
        </w:rPr>
        <w:t>ervical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intraepithelial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neoplasia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HFK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SimSun" w:hAnsi="Book Antiqua" w:cs="Book Antiqua"/>
          <w:color w:val="000000"/>
          <w:lang w:eastAsia="zh-CN"/>
        </w:rPr>
        <w:t>H</w:t>
      </w:r>
      <w:r w:rsidR="00064B85" w:rsidRPr="00EF606B">
        <w:rPr>
          <w:rFonts w:ascii="Book Antiqua" w:eastAsia="Calibri" w:hAnsi="Book Antiqua" w:cs="Book Antiqua"/>
          <w:color w:val="000000"/>
        </w:rPr>
        <w:t>uman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foreskin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keratinocytes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CIN3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SimSun" w:hAnsi="Book Antiqua" w:cs="Book Antiqua"/>
          <w:color w:val="000000"/>
          <w:lang w:eastAsia="zh-CN"/>
        </w:rPr>
        <w:t>C</w:t>
      </w:r>
      <w:r w:rsidR="00064B85" w:rsidRPr="00EF606B">
        <w:rPr>
          <w:rFonts w:ascii="Book Antiqua" w:eastAsia="Calibri" w:hAnsi="Book Antiqua" w:cs="Book Antiqua"/>
          <w:color w:val="000000"/>
        </w:rPr>
        <w:t>ervical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intraepithelial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neoplasia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3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  <w:shd w:val="clear" w:color="auto" w:fill="FFFFFF"/>
        </w:rPr>
        <w:t>HR</w:t>
      </w:r>
      <w:r w:rsidR="00B12CF5">
        <w:rPr>
          <w:rFonts w:ascii="Book Antiqua" w:eastAsia="Calibri" w:hAnsi="Book Antiqua" w:cs="Book Antiqua"/>
          <w:color w:val="000000"/>
          <w:shd w:val="clear" w:color="auto" w:fill="FFFFFF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  <w:shd w:val="clear" w:color="auto" w:fill="FFFFFF"/>
        </w:rPr>
        <w:t>HPV:</w:t>
      </w:r>
      <w:r w:rsidR="00B12CF5">
        <w:rPr>
          <w:rFonts w:ascii="Book Antiqua" w:eastAsia="Calibri" w:hAnsi="Book Antiqua" w:cs="Book Antiqua"/>
          <w:color w:val="000000"/>
          <w:shd w:val="clear" w:color="auto" w:fill="FFFFFF"/>
        </w:rPr>
        <w:t xml:space="preserve"> </w:t>
      </w:r>
      <w:r w:rsidR="00064B85" w:rsidRPr="00EF606B">
        <w:rPr>
          <w:rFonts w:ascii="Book Antiqua" w:eastAsia="SimSun" w:hAnsi="Book Antiqua" w:cs="Book Antiqua"/>
          <w:color w:val="000000"/>
          <w:shd w:val="clear" w:color="auto" w:fill="FFFFFF"/>
          <w:lang w:eastAsia="zh-CN"/>
        </w:rPr>
        <w:t>H</w:t>
      </w:r>
      <w:r w:rsidR="00064B85" w:rsidRPr="00EF606B">
        <w:rPr>
          <w:rFonts w:ascii="Book Antiqua" w:eastAsia="Calibri" w:hAnsi="Book Antiqua" w:cs="Book Antiqua"/>
          <w:color w:val="000000"/>
          <w:shd w:val="clear" w:color="auto" w:fill="FFFFFF"/>
        </w:rPr>
        <w:t>igh</w:t>
      </w:r>
      <w:r w:rsidR="00B12CF5">
        <w:rPr>
          <w:rFonts w:ascii="Book Antiqua" w:eastAsia="Calibri" w:hAnsi="Book Antiqua" w:cs="Book Antiqua"/>
          <w:color w:val="000000"/>
          <w:shd w:val="clear" w:color="auto" w:fill="FFFFFF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  <w:shd w:val="clear" w:color="auto" w:fill="FFFFFF"/>
        </w:rPr>
        <w:t>risk</w:t>
      </w:r>
      <w:r w:rsidR="00B12CF5">
        <w:rPr>
          <w:rFonts w:ascii="Book Antiqua" w:eastAsia="Calibri" w:hAnsi="Book Antiqua" w:cs="Book Antiqua"/>
          <w:color w:val="000000"/>
          <w:shd w:val="clear" w:color="auto" w:fill="FFFFFF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  <w:shd w:val="clear" w:color="auto" w:fill="FFFFFF"/>
        </w:rPr>
        <w:t>HPV</w:t>
      </w:r>
      <w:r w:rsidR="00821305" w:rsidRPr="00EF606B">
        <w:rPr>
          <w:rFonts w:ascii="Book Antiqua" w:eastAsia="Calibri" w:hAnsi="Book Antiqua" w:cs="Book Antiqua"/>
          <w:color w:val="000000"/>
          <w:shd w:val="clear" w:color="auto" w:fill="FFFFFF"/>
        </w:rPr>
        <w:t>.</w:t>
      </w:r>
    </w:p>
    <w:bookmarkEnd w:id="15"/>
    <w:p w14:paraId="4D3520D2" w14:textId="77777777" w:rsidR="00064B85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sectPr w:rsidR="00064B85" w:rsidRPr="00EF606B" w:rsidSect="00C66FBA">
          <w:type w:val="continuous"/>
          <w:pgSz w:w="15840" w:h="12240" w:orient="landscape"/>
          <w:pgMar w:top="1440" w:right="1800" w:bottom="1440" w:left="1800" w:header="720" w:footer="720" w:gutter="0"/>
          <w:cols w:space="720"/>
        </w:sectPr>
      </w:pPr>
    </w:p>
    <w:p w14:paraId="2DFF2495" w14:textId="77777777" w:rsidR="00223E75" w:rsidRPr="00EF606B" w:rsidRDefault="00223E75" w:rsidP="00EF606B">
      <w:pPr>
        <w:snapToGrid w:val="0"/>
        <w:spacing w:line="360" w:lineRule="auto"/>
        <w:jc w:val="both"/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</w:pPr>
      <w:r w:rsidRPr="00EF606B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br w:type="page"/>
      </w:r>
    </w:p>
    <w:p w14:paraId="0A39040A" w14:textId="7976E209" w:rsidR="00064B85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</w:pPr>
      <w:r w:rsidRPr="00EF606B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lastRenderedPageBreak/>
        <w:t>Table</w:t>
      </w:r>
      <w:r w:rsidR="00B12CF5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 xml:space="preserve"> </w:t>
      </w:r>
      <w:r w:rsidRPr="00EF606B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>2</w:t>
      </w:r>
      <w:r w:rsidR="00B12CF5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 xml:space="preserve"> </w:t>
      </w:r>
      <w:r w:rsidRPr="00EF606B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>Cellular</w:t>
      </w:r>
      <w:r w:rsidR="00B12CF5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 xml:space="preserve"> </w:t>
      </w:r>
      <w:r w:rsidR="009B63D1" w:rsidRPr="00EF606B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>micro</w:t>
      </w:r>
      <w:r w:rsidR="00B12CF5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 xml:space="preserve"> </w:t>
      </w:r>
      <w:r w:rsidR="009B63D1" w:rsidRPr="00EF606B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>ribonucleic</w:t>
      </w:r>
      <w:r w:rsidR="00B12CF5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 xml:space="preserve"> </w:t>
      </w:r>
      <w:r w:rsidR="009B63D1" w:rsidRPr="00EF606B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>acid</w:t>
      </w:r>
      <w:r w:rsidR="005463DC" w:rsidRPr="00EF606B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>s</w:t>
      </w:r>
      <w:r w:rsidR="00B12CF5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 xml:space="preserve"> </w:t>
      </w:r>
      <w:r w:rsidRPr="00EF606B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>deregulated</w:t>
      </w:r>
      <w:r w:rsidR="00B12CF5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 xml:space="preserve"> </w:t>
      </w:r>
      <w:r w:rsidRPr="00EF606B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>during</w:t>
      </w:r>
      <w:r w:rsidR="00B12CF5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 xml:space="preserve"> </w:t>
      </w:r>
      <w:r w:rsidR="009B63D1" w:rsidRPr="00EF606B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>human</w:t>
      </w:r>
      <w:r w:rsidR="00B12CF5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 xml:space="preserve"> </w:t>
      </w:r>
      <w:r w:rsidR="009B63D1" w:rsidRPr="00EF606B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>immunodeficiency</w:t>
      </w:r>
      <w:r w:rsidR="00B12CF5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 xml:space="preserve"> </w:t>
      </w:r>
      <w:r w:rsidR="009B63D1" w:rsidRPr="00EF606B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>virus</w:t>
      </w:r>
      <w:r w:rsidR="00B12CF5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 xml:space="preserve"> </w:t>
      </w:r>
      <w:r w:rsidRPr="00EF606B">
        <w:rPr>
          <w:rFonts w:ascii="Book Antiqua" w:eastAsia="Calibri" w:hAnsi="Book Antiqua" w:cs="Book Antiqua"/>
          <w:b/>
          <w:bCs/>
          <w:color w:val="000000"/>
          <w:shd w:val="clear" w:color="auto" w:fill="FFFFFF"/>
        </w:rPr>
        <w:t>infection</w:t>
      </w:r>
    </w:p>
    <w:tbl>
      <w:tblPr>
        <w:tblStyle w:val="TableGrid"/>
        <w:tblW w:w="12330" w:type="dxa"/>
        <w:tblInd w:w="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674"/>
        <w:gridCol w:w="5953"/>
        <w:gridCol w:w="1703"/>
      </w:tblGrid>
      <w:tr w:rsidR="00064B85" w:rsidRPr="00EF606B" w14:paraId="7F0653D3" w14:textId="77777777" w:rsidTr="00821305">
        <w:trPr>
          <w:trHeight w:val="488"/>
        </w:trPr>
        <w:tc>
          <w:tcPr>
            <w:tcW w:w="467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85CAEC0" w14:textId="4DEE4678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b/>
                <w:bCs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b/>
                <w:bCs/>
                <w:color w:val="000000"/>
              </w:rPr>
              <w:t>Sample</w:t>
            </w:r>
            <w:r w:rsidR="00B12CF5">
              <w:rPr>
                <w:rFonts w:ascii="Book Antiqua" w:eastAsia="Calibri" w:hAnsi="Book Antiqua" w:cs="Book Antiqua"/>
                <w:b/>
                <w:bCs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b/>
                <w:bCs/>
                <w:color w:val="000000"/>
              </w:rPr>
              <w:t>type</w:t>
            </w:r>
          </w:p>
        </w:tc>
        <w:tc>
          <w:tcPr>
            <w:tcW w:w="5953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6A8E1A8" w14:textId="5F04D039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b/>
                <w:bCs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b/>
                <w:bCs/>
                <w:color w:val="000000"/>
              </w:rPr>
              <w:t>miRNAs</w:t>
            </w:r>
            <w:r w:rsidR="00B12CF5">
              <w:rPr>
                <w:rFonts w:ascii="Book Antiqua" w:eastAsia="Calibri" w:hAnsi="Book Antiqua" w:cs="Book Antiqua"/>
                <w:b/>
                <w:bCs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b/>
                <w:bCs/>
                <w:color w:val="000000"/>
              </w:rPr>
              <w:t>deregulated</w:t>
            </w:r>
          </w:p>
        </w:tc>
        <w:tc>
          <w:tcPr>
            <w:tcW w:w="1703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7E59EB5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b/>
                <w:bCs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b/>
                <w:bCs/>
                <w:color w:val="000000"/>
              </w:rPr>
              <w:t>Ref.</w:t>
            </w:r>
          </w:p>
        </w:tc>
      </w:tr>
      <w:tr w:rsidR="00064B85" w:rsidRPr="00EF606B" w14:paraId="15FCDD36" w14:textId="77777777" w:rsidTr="00821305">
        <w:trPr>
          <w:trHeight w:val="1008"/>
        </w:trPr>
        <w:tc>
          <w:tcPr>
            <w:tcW w:w="4674" w:type="dxa"/>
            <w:tcBorders>
              <w:top w:val="single" w:sz="4" w:space="0" w:color="auto"/>
            </w:tcBorders>
            <w:hideMark/>
          </w:tcPr>
          <w:p w14:paraId="30CAD032" w14:textId="07F89D8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PBMC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from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IV-infec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atients</w:t>
            </w:r>
          </w:p>
        </w:tc>
        <w:tc>
          <w:tcPr>
            <w:tcW w:w="5953" w:type="dxa"/>
            <w:tcBorders>
              <w:top w:val="single" w:sz="4" w:space="0" w:color="auto"/>
            </w:tcBorders>
          </w:tcPr>
          <w:p w14:paraId="41A0D6C0" w14:textId="569B45AC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↑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9</w:t>
            </w:r>
            <w:r w:rsidR="00821305" w:rsidRPr="00EF606B">
              <w:rPr>
                <w:rFonts w:ascii="Book Antiqua" w:eastAsiaTheme="minorEastAsia" w:hAnsi="Book Antiqua" w:cs="Book Antiqua"/>
                <w:color w:val="000000"/>
              </w:rPr>
              <w:t>;</w:t>
            </w:r>
            <w:r w:rsidR="00B12CF5">
              <w:rPr>
                <w:rFonts w:ascii="Book Antiqua" w:eastAsiaTheme="minorEastAsia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↓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9c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31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25b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46b-5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50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Let-7g</w:t>
            </w:r>
          </w:p>
        </w:tc>
        <w:tc>
          <w:tcPr>
            <w:tcW w:w="1703" w:type="dxa"/>
            <w:tcBorders>
              <w:top w:val="single" w:sz="4" w:space="0" w:color="auto"/>
            </w:tcBorders>
            <w:hideMark/>
          </w:tcPr>
          <w:p w14:paraId="525B5C9D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&lt;EndNote&gt;&lt;Cite&gt;&lt;Author&gt;Witwer&lt;/Author&gt;&lt;Year&gt;2012&lt;/Year&gt;&lt;RecNum&gt;231&lt;/RecNum&gt;&lt;DisplayText&gt;&lt;style face="superscript"&gt;[181]&lt;/style&gt;&lt;/DisplayText&gt;&lt;record&gt;&lt;rec-number&gt;231&lt;/rec-number&gt;&lt;foreign-keys&gt;&lt;key app="EN" db-id="srv9fxfs1f5wftewzr755wp89fa222a9vtws" timestamp="1563986200"&gt;231&lt;/key&gt;&lt;/foreign-keys&gt;&lt;ref-type name="Journal Article"&gt;17&lt;/ref-type&gt;&lt;contributors&gt;&lt;authors&gt;&lt;author&gt;Witwer, K. W.&lt;/author&gt;&lt;author&gt;Watson, A. K.&lt;/author&gt;&lt;author&gt;Blankson, J. N.&lt;/author&gt;&lt;author&gt;Clements, J. E.&lt;/author&gt;&lt;/authors&gt;&lt;/contributors&gt;&lt;auth-address&gt;Department of Molecular and Comparative Pathobiology, The Johns Hopkins University School of Medicine, 733 North Broadway, Baltimore, Maryland 21025, USA. kwitwer1@jhmi.edu&lt;/auth-address&gt;&lt;titles&gt;&lt;title&gt;Relationships of PBMC microRNA expression, plasma viral load, and CD4+ T-cell count in HIV-1-infected elite suppressors and viremic patients&lt;/title&gt;&lt;secondary-title&gt;Retrovirology&lt;/secondary-title&gt;&lt;/titles&gt;&lt;periodical&gt;&lt;full-title&gt;Retrovirology&lt;/full-title&gt;&lt;/periodical&gt;&lt;pages&gt;5&lt;/pages&gt;&lt;volume&gt;9&lt;/volume&gt;&lt;keywords&gt;&lt;keyword&gt;CD4 Lymphocyte Count&lt;/keyword&gt;&lt;keyword&gt;Gene Expression Profiling&lt;/keyword&gt;&lt;keyword&gt;HIV Infections/*immunology/*virology&lt;/keyword&gt;&lt;keyword&gt;HIV-1/growth &amp;amp; development/isolation &amp;amp; purification/*pathogenicity&lt;/keyword&gt;&lt;keyword&gt;Humans&lt;/keyword&gt;&lt;keyword&gt;Leukocytes, Mononuclear/*immunology/*virology&lt;/keyword&gt;&lt;keyword&gt;MicroRNAs/*biosynthesis&lt;/keyword&gt;&lt;keyword&gt;Plasma/virology&lt;/keyword&gt;&lt;keyword&gt;*Viral Load&lt;/keyword&gt;&lt;/keywords&gt;&lt;dates&gt;&lt;year&gt;2012&lt;/year&gt;&lt;pub-dates&gt;&lt;date&gt;Jan 12&lt;/date&gt;&lt;/pub-dates&gt;&lt;/dates&gt;&lt;isbn&gt;1742-4690 (Electronic)&amp;#xD;1742-4690 (Linking)&lt;/isbn&gt;&lt;accession-num&gt;22240256&lt;/accession-num&gt;&lt;urls&gt;&lt;related-urls&gt;&lt;url&gt;https://www.ncbi.nlm.nih.gov/pubmed/22240256&lt;/url&gt;&lt;/related-urls&gt;&lt;/urls&gt;&lt;custom2&gt;PMC3292811&lt;/custom2&gt;&lt;electronic-resource-num&gt;10.1186/1742-4690-9-5&lt;/electronic-resource-num&gt;&lt;/record&gt;&lt;/Cite&gt;&lt;/EndNote&gt;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81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7B1D1803" w14:textId="77777777" w:rsidTr="00821305">
        <w:trPr>
          <w:trHeight w:val="608"/>
        </w:trPr>
        <w:tc>
          <w:tcPr>
            <w:tcW w:w="4674" w:type="dxa"/>
            <w:hideMark/>
          </w:tcPr>
          <w:p w14:paraId="20BF22DB" w14:textId="2222DB26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T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from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IV-infec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dividuals</w:t>
            </w:r>
          </w:p>
        </w:tc>
        <w:tc>
          <w:tcPr>
            <w:tcW w:w="5953" w:type="dxa"/>
            <w:hideMark/>
          </w:tcPr>
          <w:p w14:paraId="5FA8F4E9" w14:textId="0BD56769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↓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6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46b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50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23</w:t>
            </w:r>
          </w:p>
        </w:tc>
        <w:tc>
          <w:tcPr>
            <w:tcW w:w="1703" w:type="dxa"/>
            <w:hideMark/>
          </w:tcPr>
          <w:p w14:paraId="6FC8882D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&lt;EndNote&gt;&lt;Cite&gt;&lt;Author&gt;Houzet&lt;/Author&gt;&lt;Year&gt;2008&lt;/Year&gt;&lt;RecNum&gt;232&lt;/RecNum&gt;&lt;DisplayText&gt;&lt;style face="superscript"&gt;[182]&lt;/style&gt;&lt;/DisplayText&gt;&lt;record&gt;&lt;rec-number&gt;232&lt;/rec-number&gt;&lt;foreign-keys&gt;&lt;key app="EN" db-id="srv9fxfs1f5wftewzr755wp89fa222a9vtws" timestamp="1563986277"&gt;232&lt;/key&gt;&lt;/foreign-keys&gt;&lt;ref-type name="Journal Article"&gt;17&lt;/ref-type&gt;&lt;contributors&gt;&lt;authors&gt;&lt;author&gt;Houzet, L.&lt;/author&gt;&lt;author&gt;Yeung, M. L.&lt;/author&gt;&lt;author&gt;de Lame, V.&lt;/author&gt;&lt;author&gt;Desai, D.&lt;/author&gt;&lt;author&gt;Smith, S. M.&lt;/author&gt;&lt;author&gt;Jeang, K. T.&lt;/author&gt;&lt;/authors&gt;&lt;/contributors&gt;&lt;auth-address&gt;Molecular Virology Section, Laboratory of Molecular Microbiology National Institute of Allergy and Infectious Diseases, NIH, Bethesda, MD 20892, USA. houzetl@niaid.nih.gov&lt;/auth-address&gt;&lt;titles&gt;&lt;title&gt;MicroRNA profile changes in human immunodeficiency virus type 1 (HIV-1) seropositive individuals&lt;/title&gt;&lt;secondary-title&gt;Retrovirology&lt;/secondary-title&gt;&lt;/titles&gt;&lt;periodical&gt;&lt;full-title&gt;Retrovirology&lt;/full-title&gt;&lt;/periodical&gt;&lt;pages&gt;118&lt;/pages&gt;&lt;volume&gt;5&lt;/volume&gt;&lt;keywords&gt;&lt;keyword&gt;Cohort Studies&lt;/keyword&gt;&lt;keyword&gt;Gene Expression Regulation&lt;/keyword&gt;&lt;keyword&gt;HIV Infections/*blood/immunology&lt;/keyword&gt;&lt;keyword&gt;*HIV Seropositivity&lt;/keyword&gt;&lt;keyword&gt;HIV-1/*immunology&lt;/keyword&gt;&lt;keyword&gt;Humans&lt;/keyword&gt;&lt;keyword&gt;Leukocytes, Mononuclear/metabolism&lt;/keyword&gt;&lt;keyword&gt;MicroRNAs/*blood/*metabolism&lt;/keyword&gt;&lt;keyword&gt;T-Lymphocytes/metabolism&lt;/keyword&gt;&lt;/keywords&gt;&lt;dates&gt;&lt;year&gt;2008&lt;/year&gt;&lt;pub-dates&gt;&lt;date&gt;Dec 29&lt;/date&gt;&lt;/pub-dates&gt;&lt;/dates&gt;&lt;isbn&gt;1742-4690 (Electronic)&amp;#xD;1742-4690 (Linking)&lt;/isbn&gt;&lt;accession-num&gt;19114009&lt;/accession-num&gt;&lt;urls&gt;&lt;related-urls&gt;&lt;url&gt;https://www.ncbi.nlm.nih.gov/pubmed/19114009&lt;/url&gt;&lt;/related-urls&gt;&lt;/urls&gt;&lt;custom2&gt;PMC2644721&lt;/custom2&gt;&lt;electronic-resource-num&gt;10.1186/1742-4690-5-118&lt;/electronic-resource-num&gt;&lt;/record&gt;&lt;/Cite&gt;&lt;/EndNote&gt;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82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4D8CD853" w14:textId="77777777" w:rsidTr="00821305">
        <w:trPr>
          <w:trHeight w:val="902"/>
        </w:trPr>
        <w:tc>
          <w:tcPr>
            <w:tcW w:w="4674" w:type="dxa"/>
            <w:hideMark/>
          </w:tcPr>
          <w:p w14:paraId="262F1A10" w14:textId="0ED66A2A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HIV-1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fec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BMCs</w:t>
            </w:r>
          </w:p>
        </w:tc>
        <w:tc>
          <w:tcPr>
            <w:tcW w:w="5953" w:type="dxa"/>
          </w:tcPr>
          <w:p w14:paraId="19730752" w14:textId="772D54F9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↑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23</w:t>
            </w:r>
            <w:r w:rsidR="00821305" w:rsidRPr="00EF606B">
              <w:rPr>
                <w:rFonts w:ascii="Book Antiqua" w:eastAsiaTheme="minorEastAsia" w:hAnsi="Book Antiqua" w:cs="Book Antiqua"/>
                <w:color w:val="000000"/>
              </w:rPr>
              <w:t>;</w:t>
            </w:r>
            <w:r w:rsidR="00B12CF5">
              <w:rPr>
                <w:rFonts w:ascii="Book Antiqua" w:eastAsiaTheme="minorEastAsia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↓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1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6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9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9b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9c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55</w:t>
            </w:r>
          </w:p>
        </w:tc>
        <w:tc>
          <w:tcPr>
            <w:tcW w:w="1703" w:type="dxa"/>
            <w:hideMark/>
          </w:tcPr>
          <w:p w14:paraId="6CECA542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TdW48L0F1dGhvcj48WWVhcj4yMDEyPC9ZZWFyPjxSZWNO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TdW48L0F1dGhvcj48WWVhcj4yMDEyPC9ZZWFyPjxSZWNO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83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0E7D0322" w14:textId="77777777" w:rsidTr="00821305">
        <w:trPr>
          <w:trHeight w:val="1379"/>
        </w:trPr>
        <w:tc>
          <w:tcPr>
            <w:tcW w:w="4674" w:type="dxa"/>
            <w:hideMark/>
          </w:tcPr>
          <w:p w14:paraId="2F53D207" w14:textId="7E562942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HIV-1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fec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BMCs</w:t>
            </w:r>
          </w:p>
        </w:tc>
        <w:tc>
          <w:tcPr>
            <w:tcW w:w="5953" w:type="dxa"/>
          </w:tcPr>
          <w:p w14:paraId="408380F4" w14:textId="4EC88CAD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↑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3195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3656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4492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6087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;</w:t>
            </w:r>
            <w:r w:rsidR="00B12CF5">
              <w:rPr>
                <w:rFonts w:ascii="Book Antiqua" w:eastAsiaTheme="minorEastAsia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↓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273h-3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273h-5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671-5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7-5p</w:t>
            </w:r>
          </w:p>
        </w:tc>
        <w:tc>
          <w:tcPr>
            <w:tcW w:w="1703" w:type="dxa"/>
            <w:hideMark/>
          </w:tcPr>
          <w:p w14:paraId="0FF6EA09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&lt;EndNote&gt;&lt;Cite&gt;&lt;Author&gt;Biswas&lt;/Author&gt;&lt;Year&gt;2020&lt;/Year&gt;&lt;RecNum&gt;268&lt;/RecNum&gt;&lt;DisplayText&gt;&lt;style face="superscript"&gt;[118]&lt;/style&gt;&lt;/DisplayText&gt;&lt;record&gt;&lt;rec-number&gt;268&lt;/rec-number&gt;&lt;foreign-keys&gt;&lt;key app="EN" db-id="srv9fxfs1f5wftewzr755wp89fa222a9vtws" timestamp="1610714097"&gt;268&lt;/key&gt;&lt;/foreign-keys&gt;&lt;ref-type name="Journal Article"&gt;17&lt;/ref-type&gt;&lt;contributors&gt;&lt;authors&gt;&lt;author&gt;Biswas, S.&lt;/author&gt;&lt;author&gt;Chen, E.&lt;/author&gt;&lt;author&gt;Haleyurgirisetty, M.&lt;/author&gt;&lt;author&gt;Lee, S.&lt;/author&gt;&lt;author&gt;Hewlett, I.&lt;/author&gt;&lt;author&gt;Devadas, K.&lt;/author&gt;&lt;/authors&gt;&lt;/contributors&gt;&lt;auth-address&gt;Laboratory of Molecular Virology, Division of Emerging and Transfusion Transmitted Diseases, Center for Biologics Evaluation and Research, Food and Drug Administration, 10903 New Hampshire Avenue, Silver Spring, MD 20993-0002, USA.&lt;/auth-address&gt;&lt;titles&gt;&lt;title&gt;Comparison of miRNA Expression Profiles between HIV-1 and HIV-2 Infected Monocyte-Derived Macrophages (MDMs) and Peripheral Blood Mononuclear Cells (PBMCs)&lt;/title&gt;&lt;secondary-title&gt;Int J Mol Sci&lt;/secondary-title&gt;&lt;/titles&gt;&lt;periodical&gt;&lt;full-title&gt;Int J Mol Sci&lt;/full-title&gt;&lt;/periodical&gt;&lt;volume&gt;21&lt;/volume&gt;&lt;number&gt;18&lt;/number&gt;&lt;keywords&gt;&lt;keyword&gt;Hiv-1&lt;/keyword&gt;&lt;keyword&gt;Hiv-2&lt;/keyword&gt;&lt;keyword&gt;microRNA&lt;/keyword&gt;&lt;keyword&gt;monocyte-derived macrophages (MDMs)&lt;/keyword&gt;&lt;keyword&gt;peripheral blood mononuclear cells (PBMCs)&lt;/keyword&gt;&lt;/keywords&gt;&lt;dates&gt;&lt;year&gt;2020&lt;/year&gt;&lt;pub-dates&gt;&lt;date&gt;Sep 22&lt;/date&gt;&lt;/pub-dates&gt;&lt;/dates&gt;&lt;isbn&gt;1422-0067 (Electronic)&amp;#xD;1422-0067 (Linking)&lt;/isbn&gt;&lt;accession-num&gt;32971935&lt;/accession-num&gt;&lt;urls&gt;&lt;related-urls&gt;&lt;url&gt;https://www.ncbi.nlm.nih.gov/pubmed/32971935&lt;/url&gt;&lt;/related-urls&gt;&lt;/urls&gt;&lt;custom2&gt;PMC7556008&lt;/custom2&gt;&lt;electronic-resource-num&gt;10.3390/ijms21186970&lt;/electronic-resource-num&gt;&lt;/record&gt;&lt;/Cite&gt;&lt;/EndNote&gt;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18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296B3CA7" w14:textId="77777777" w:rsidTr="00821305">
        <w:trPr>
          <w:trHeight w:val="538"/>
        </w:trPr>
        <w:tc>
          <w:tcPr>
            <w:tcW w:w="4674" w:type="dxa"/>
            <w:hideMark/>
          </w:tcPr>
          <w:p w14:paraId="6CEDFB1A" w14:textId="195EC102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HIV-2-infec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BMCs</w:t>
            </w:r>
          </w:p>
        </w:tc>
        <w:tc>
          <w:tcPr>
            <w:tcW w:w="5953" w:type="dxa"/>
          </w:tcPr>
          <w:p w14:paraId="6E5C2E0D" w14:textId="0CB4398B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↑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8a-3p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sa-miR-320b</w:t>
            </w:r>
          </w:p>
        </w:tc>
        <w:tc>
          <w:tcPr>
            <w:tcW w:w="1703" w:type="dxa"/>
            <w:hideMark/>
          </w:tcPr>
          <w:p w14:paraId="615F8B2E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&lt;EndNote&gt;&lt;Cite&gt;&lt;Author&gt;Biswas&lt;/Author&gt;&lt;Year&gt;2020&lt;/Year&gt;&lt;RecNum&gt;268&lt;/RecNum&gt;&lt;DisplayText&gt;&lt;style face="superscript"&gt;[118]&lt;/style&gt;&lt;/DisplayText&gt;&lt;record&gt;&lt;rec-number&gt;268&lt;/rec-number&gt;&lt;foreign-keys&gt;&lt;key app="EN" db-id="srv9fxfs1f5wftewzr755wp89fa222a9vtws" timestamp="1610714097"&gt;268&lt;/key&gt;&lt;/foreign-keys&gt;&lt;ref-type name="Journal Article"&gt;17&lt;/ref-type&gt;&lt;contributors&gt;&lt;authors&gt;&lt;author&gt;Biswas, S.&lt;/author&gt;&lt;author&gt;Chen, E.&lt;/author&gt;&lt;author&gt;Haleyurgirisetty, M.&lt;/author&gt;&lt;author&gt;Lee, S.&lt;/author&gt;&lt;author&gt;Hewlett, I.&lt;/author&gt;&lt;author&gt;Devadas, K.&lt;/author&gt;&lt;/authors&gt;&lt;/contributors&gt;&lt;auth-address&gt;Laboratory of Molecular Virology, Division of Emerging and Transfusion Transmitted Diseases, Center for Biologics Evaluation and Research, Food and Drug Administration, 10903 New Hampshire Avenue, Silver Spring, MD 20993-0002, USA.&lt;/auth-address&gt;&lt;titles&gt;&lt;title&gt;Comparison of miRNA Expression Profiles between HIV-1 and HIV-2 Infected Monocyte-Derived Macrophages (MDMs) and Peripheral Blood Mononuclear Cells (PBMCs)&lt;/title&gt;&lt;secondary-title&gt;Int J Mol Sci&lt;/secondary-title&gt;&lt;/titles&gt;&lt;periodical&gt;&lt;full-title&gt;Int J Mol Sci&lt;/full-title&gt;&lt;/periodical&gt;&lt;volume&gt;21&lt;/volume&gt;&lt;number&gt;18&lt;/number&gt;&lt;keywords&gt;&lt;keyword&gt;Hiv-1&lt;/keyword&gt;&lt;keyword&gt;Hiv-2&lt;/keyword&gt;&lt;keyword&gt;microRNA&lt;/keyword&gt;&lt;keyword&gt;monocyte-derived macrophages (MDMs)&lt;/keyword&gt;&lt;keyword&gt;peripheral blood mononuclear cells (PBMCs)&lt;/keyword&gt;&lt;/keywords&gt;&lt;dates&gt;&lt;year&gt;2020&lt;/year&gt;&lt;pub-dates&gt;&lt;date&gt;Sep 22&lt;/date&gt;&lt;/pub-dates&gt;&lt;/dates&gt;&lt;isbn&gt;1422-0067 (Electronic)&amp;#xD;1422-0067 (Linking)&lt;/isbn&gt;&lt;accession-num&gt;32971935&lt;/accession-num&gt;&lt;urls&gt;&lt;related-urls&gt;&lt;url&gt;https://www.ncbi.nlm.nih.gov/pubmed/32971935&lt;/url&gt;&lt;/related-urls&gt;&lt;/urls&gt;&lt;custom2&gt;PMC7556008&lt;/custom2&gt;&lt;electronic-resource-num&gt;10.3390/ijms21186970&lt;/electronic-resource-num&gt;&lt;/record&gt;&lt;/Cite&gt;&lt;/EndNote&gt;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18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34E259AA" w14:textId="77777777" w:rsidTr="00821305">
        <w:trPr>
          <w:trHeight w:val="1008"/>
        </w:trPr>
        <w:tc>
          <w:tcPr>
            <w:tcW w:w="4674" w:type="dxa"/>
            <w:hideMark/>
          </w:tcPr>
          <w:p w14:paraId="12029D73" w14:textId="7D22C398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HIV-2-infec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DMs</w:t>
            </w:r>
          </w:p>
        </w:tc>
        <w:tc>
          <w:tcPr>
            <w:tcW w:w="5953" w:type="dxa"/>
          </w:tcPr>
          <w:p w14:paraId="1CFED4EC" w14:textId="4032B874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↑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542-3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375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95-5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30c-2-3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4802-3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6b-5p</w:t>
            </w:r>
          </w:p>
        </w:tc>
        <w:tc>
          <w:tcPr>
            <w:tcW w:w="1703" w:type="dxa"/>
            <w:hideMark/>
          </w:tcPr>
          <w:p w14:paraId="773B3161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&lt;EndNote&gt;&lt;Cite&gt;&lt;Author&gt;Biswas&lt;/Author&gt;&lt;Year&gt;2020&lt;/Year&gt;&lt;RecNum&gt;268&lt;/RecNum&gt;&lt;DisplayText&gt;&lt;style face="superscript"&gt;[118]&lt;/style&gt;&lt;/DisplayText&gt;&lt;record&gt;&lt;rec-number&gt;268&lt;/rec-number&gt;&lt;foreign-keys&gt;&lt;key app="EN" db-id="srv9fxfs1f5wftewzr755wp89fa222a9vtws" timestamp="1610714097"&gt;268&lt;/key&gt;&lt;/foreign-keys&gt;&lt;ref-type name="Journal Article"&gt;17&lt;/ref-type&gt;&lt;contributors&gt;&lt;authors&gt;&lt;author&gt;Biswas, S.&lt;/author&gt;&lt;author&gt;Chen, E.&lt;/author&gt;&lt;author&gt;Haleyurgirisetty, M.&lt;/author&gt;&lt;author&gt;Lee, S.&lt;/author&gt;&lt;author&gt;Hewlett, I.&lt;/author&gt;&lt;author&gt;Devadas, K.&lt;/author&gt;&lt;/authors&gt;&lt;/contributors&gt;&lt;auth-address&gt;Laboratory of Molecular Virology, Division of Emerging and Transfusion Transmitted Diseases, Center for Biologics Evaluation and Research, Food and Drug Administration, 10903 New Hampshire Avenue, Silver Spring, MD 20993-0002, USA.&lt;/auth-address&gt;&lt;titles&gt;&lt;title&gt;Comparison of miRNA Expression Profiles between HIV-1 and HIV-2 Infected Monocyte-Derived Macrophages (MDMs) and Peripheral Blood Mononuclear Cells (PBMCs)&lt;/title&gt;&lt;secondary-title&gt;Int J Mol Sci&lt;/secondary-title&gt;&lt;/titles&gt;&lt;periodical&gt;&lt;full-title&gt;Int J Mol Sci&lt;/full-title&gt;&lt;/periodical&gt;&lt;volume&gt;21&lt;/volume&gt;&lt;number&gt;18&lt;/number&gt;&lt;keywords&gt;&lt;keyword&gt;Hiv-1&lt;/keyword&gt;&lt;keyword&gt;Hiv-2&lt;/keyword&gt;&lt;keyword&gt;microRNA&lt;/keyword&gt;&lt;keyword&gt;monocyte-derived macrophages (MDMs)&lt;/keyword&gt;&lt;keyword&gt;peripheral blood mononuclear cells (PBMCs)&lt;/keyword&gt;&lt;/keywords&gt;&lt;dates&gt;&lt;year&gt;2020&lt;/year&gt;&lt;pub-dates&gt;&lt;date&gt;Sep 22&lt;/date&gt;&lt;/pub-dates&gt;&lt;/dates&gt;&lt;isbn&gt;1422-0067 (Electronic)&amp;#xD;1422-0067 (Linking)&lt;/isbn&gt;&lt;accession-num&gt;32971935&lt;/accession-num&gt;&lt;urls&gt;&lt;related-urls&gt;&lt;url&gt;https://www.ncbi.nlm.nih.gov/pubmed/32971935&lt;/url&gt;&lt;/related-urls&gt;&lt;/urls&gt;&lt;custom2&gt;PMC7556008&lt;/custom2&gt;&lt;electronic-resource-num&gt;10.3390/ijms21186970&lt;/electronic-resource-num&gt;&lt;/record&gt;&lt;/Cite&gt;&lt;/EndNote&gt;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18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6E2715BC" w14:textId="77777777" w:rsidTr="00821305">
        <w:trPr>
          <w:trHeight w:val="1008"/>
        </w:trPr>
        <w:tc>
          <w:tcPr>
            <w:tcW w:w="4674" w:type="dxa"/>
            <w:hideMark/>
          </w:tcPr>
          <w:p w14:paraId="2E8461A3" w14:textId="3753B74A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HIV-1-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IV-2-infec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DMs</w:t>
            </w:r>
          </w:p>
        </w:tc>
        <w:tc>
          <w:tcPr>
            <w:tcW w:w="5953" w:type="dxa"/>
          </w:tcPr>
          <w:p w14:paraId="2021253A" w14:textId="4A328B81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↓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48b-5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sa-miR-26a-2-3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99a-1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99a-2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874-5p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</w:p>
        </w:tc>
        <w:tc>
          <w:tcPr>
            <w:tcW w:w="1703" w:type="dxa"/>
            <w:hideMark/>
          </w:tcPr>
          <w:p w14:paraId="329DE356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&lt;EndNote&gt;&lt;Cite&gt;&lt;Author&gt;Biswas&lt;/Author&gt;&lt;Year&gt;2020&lt;/Year&gt;&lt;RecNum&gt;268&lt;/RecNum&gt;&lt;DisplayText&gt;&lt;style face="superscript"&gt;[118]&lt;/style&gt;&lt;/DisplayText&gt;&lt;record&gt;&lt;rec-number&gt;268&lt;/rec-number&gt;&lt;foreign-keys&gt;&lt;key app="EN" db-id="srv9fxfs1f5wftewzr755wp89fa222a9vtws" timestamp="1610714097"&gt;268&lt;/key&gt;&lt;/foreign-keys&gt;&lt;ref-type name="Journal Article"&gt;17&lt;/ref-type&gt;&lt;contributors&gt;&lt;authors&gt;&lt;author&gt;Biswas, S.&lt;/author&gt;&lt;author&gt;Chen, E.&lt;/author&gt;&lt;author&gt;Haleyurgirisetty, M.&lt;/author&gt;&lt;author&gt;Lee, S.&lt;/author&gt;&lt;author&gt;Hewlett, I.&lt;/author&gt;&lt;author&gt;Devadas, K.&lt;/author&gt;&lt;/authors&gt;&lt;/contributors&gt;&lt;auth-address&gt;Laboratory of Molecular Virology, Division of Emerging and Transfusion Transmitted Diseases, Center for Biologics Evaluation and Research, Food and Drug Administration, 10903 New Hampshire Avenue, Silver Spring, MD 20993-0002, USA.&lt;/auth-address&gt;&lt;titles&gt;&lt;title&gt;Comparison of miRNA Expression Profiles between HIV-1 and HIV-2 Infected Monocyte-Derived Macrophages (MDMs) and Peripheral Blood Mononuclear Cells (PBMCs)&lt;/title&gt;&lt;secondary-title&gt;Int J Mol Sci&lt;/secondary-title&gt;&lt;/titles&gt;&lt;periodical&gt;&lt;full-title&gt;Int J Mol Sci&lt;/full-title&gt;&lt;/periodical&gt;&lt;volume&gt;21&lt;/volume&gt;&lt;number&gt;18&lt;/number&gt;&lt;keywords&gt;&lt;keyword&gt;Hiv-1&lt;/keyword&gt;&lt;keyword&gt;Hiv-2&lt;/keyword&gt;&lt;keyword&gt;microRNA&lt;/keyword&gt;&lt;keyword&gt;monocyte-derived macrophages (MDMs)&lt;/keyword&gt;&lt;keyword&gt;peripheral blood mononuclear cells (PBMCs)&lt;/keyword&gt;&lt;/keywords&gt;&lt;dates&gt;&lt;year&gt;2020&lt;/year&gt;&lt;pub-dates&gt;&lt;date&gt;Sep 22&lt;/date&gt;&lt;/pub-dates&gt;&lt;/dates&gt;&lt;isbn&gt;1422-0067 (Electronic)&amp;#xD;1422-0067 (Linking)&lt;/isbn&gt;&lt;accession-num&gt;32971935&lt;/accession-num&gt;&lt;urls&gt;&lt;related-urls&gt;&lt;url&gt;https://www.ncbi.nlm.nih.gov/pubmed/32971935&lt;/url&gt;&lt;/related-urls&gt;&lt;/urls&gt;&lt;custom2&gt;PMC7556008&lt;/custom2&gt;&lt;electronic-resource-num&gt;10.3390/ijms21186970&lt;/electronic-resource-num&gt;&lt;/record&gt;&lt;/Cite&gt;&lt;/EndNote&gt;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18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4B3ED829" w14:textId="77777777" w:rsidTr="00821305">
        <w:trPr>
          <w:trHeight w:val="1008"/>
        </w:trPr>
        <w:tc>
          <w:tcPr>
            <w:tcW w:w="4674" w:type="dxa"/>
            <w:hideMark/>
          </w:tcPr>
          <w:p w14:paraId="6C79AFAD" w14:textId="50ED7189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HIV-1-transfec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eLa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s</w:t>
            </w:r>
          </w:p>
        </w:tc>
        <w:tc>
          <w:tcPr>
            <w:tcW w:w="5953" w:type="dxa"/>
            <w:hideMark/>
          </w:tcPr>
          <w:p w14:paraId="13556CB9" w14:textId="392A039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↓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R-16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miR-93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miR-148b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miR-221</w:t>
            </w:r>
          </w:p>
        </w:tc>
        <w:tc>
          <w:tcPr>
            <w:tcW w:w="1703" w:type="dxa"/>
            <w:hideMark/>
          </w:tcPr>
          <w:p w14:paraId="4F38A5D6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CYWxhc3VicmFtYW5pYW08L0F1dGhvcj48WWVhcj4yMDE4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CYWxhc3VicmFtYW5pYW08L0F1dGhvcj48WWVhcj4yMDE4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84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0FD059B0" w14:textId="77777777" w:rsidTr="00821305">
        <w:trPr>
          <w:trHeight w:val="1008"/>
        </w:trPr>
        <w:tc>
          <w:tcPr>
            <w:tcW w:w="4674" w:type="dxa"/>
            <w:hideMark/>
          </w:tcPr>
          <w:p w14:paraId="44F7796E" w14:textId="7DD29B59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lastRenderedPageBreak/>
              <w:t>HIV-1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fec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Jurkat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s.</w:t>
            </w:r>
          </w:p>
        </w:tc>
        <w:tc>
          <w:tcPr>
            <w:tcW w:w="5953" w:type="dxa"/>
          </w:tcPr>
          <w:p w14:paraId="2774B493" w14:textId="655872A9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↑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22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97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370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373</w:t>
            </w:r>
            <w:r w:rsidR="00821305" w:rsidRPr="00EF606B">
              <w:rPr>
                <w:rFonts w:ascii="Book Antiqua" w:eastAsiaTheme="minorEastAsia" w:hAnsi="Book Antiqua" w:cs="Book Antiqua"/>
                <w:color w:val="000000"/>
              </w:rPr>
              <w:t>;</w:t>
            </w:r>
            <w:r w:rsidR="00B12CF5">
              <w:rPr>
                <w:rFonts w:ascii="Book Antiqua" w:eastAsiaTheme="minorEastAsia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↓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miR-17-5p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miR-20a</w:t>
            </w:r>
          </w:p>
        </w:tc>
        <w:tc>
          <w:tcPr>
            <w:tcW w:w="1703" w:type="dxa"/>
            <w:hideMark/>
          </w:tcPr>
          <w:p w14:paraId="43402B77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Ucmlib3VsZXQ8L0F1dGhvcj48WWVhcj4yMDA3PC9ZZWFy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Ucmlib3VsZXQ8L0F1dGhvcj48WWVhcj4yMDA3PC9ZZWFy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85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576FAF96" w14:textId="77777777" w:rsidTr="00821305">
        <w:trPr>
          <w:trHeight w:val="1008"/>
        </w:trPr>
        <w:tc>
          <w:tcPr>
            <w:tcW w:w="4674" w:type="dxa"/>
            <w:hideMark/>
          </w:tcPr>
          <w:p w14:paraId="470D662A" w14:textId="05BBDCA0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latently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fec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D4+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s</w:t>
            </w:r>
          </w:p>
        </w:tc>
        <w:tc>
          <w:tcPr>
            <w:tcW w:w="5953" w:type="dxa"/>
            <w:hideMark/>
          </w:tcPr>
          <w:p w14:paraId="6815400F" w14:textId="1CAB356B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↑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96b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290</w:t>
            </w:r>
          </w:p>
        </w:tc>
        <w:tc>
          <w:tcPr>
            <w:tcW w:w="1703" w:type="dxa"/>
            <w:hideMark/>
          </w:tcPr>
          <w:p w14:paraId="12476162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XYW5nPC9BdXRob3I+PFllYXI+MjAxNTwvWWVhcj48UmVj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XYW5nPC9BdXRob3I+PFllYXI+MjAxNTwvWWVhcj48UmVj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86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346C3069" w14:textId="77777777" w:rsidTr="00821305">
        <w:trPr>
          <w:trHeight w:val="1008"/>
        </w:trPr>
        <w:tc>
          <w:tcPr>
            <w:tcW w:w="4674" w:type="dxa"/>
            <w:hideMark/>
          </w:tcPr>
          <w:p w14:paraId="72AFF62A" w14:textId="22D6E9DE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PBMC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obtain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from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IV-1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ositive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dividual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igh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vira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load</w:t>
            </w:r>
          </w:p>
        </w:tc>
        <w:tc>
          <w:tcPr>
            <w:tcW w:w="5953" w:type="dxa"/>
            <w:hideMark/>
          </w:tcPr>
          <w:p w14:paraId="63839FF1" w14:textId="6F7AAA49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↑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19b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34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44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46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miR-155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miR-382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miR-615-3p</w:t>
            </w:r>
          </w:p>
        </w:tc>
        <w:tc>
          <w:tcPr>
            <w:tcW w:w="1703" w:type="dxa"/>
            <w:hideMark/>
          </w:tcPr>
          <w:p w14:paraId="4B9BD5F7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EdXNrb3ZhPC9BdXRob3I+PFllYXI+MjAxMzwvWWVhcj48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EdXNrb3ZhPC9BdXRob3I+PFllYXI+MjAxMzwvWWVhcj48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87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60612127" w14:textId="77777777" w:rsidTr="00821305">
        <w:trPr>
          <w:trHeight w:val="1008"/>
        </w:trPr>
        <w:tc>
          <w:tcPr>
            <w:tcW w:w="4674" w:type="dxa"/>
            <w:hideMark/>
          </w:tcPr>
          <w:p w14:paraId="3589F128" w14:textId="2D255FAE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Plasma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obtain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from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atient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IV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fectio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</w:p>
        </w:tc>
        <w:tc>
          <w:tcPr>
            <w:tcW w:w="5953" w:type="dxa"/>
            <w:hideMark/>
          </w:tcPr>
          <w:p w14:paraId="07F54A2D" w14:textId="27717034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↓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3162-3p</w:t>
            </w:r>
          </w:p>
        </w:tc>
        <w:tc>
          <w:tcPr>
            <w:tcW w:w="1703" w:type="dxa"/>
            <w:hideMark/>
          </w:tcPr>
          <w:p w14:paraId="682B4E20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IdWFuZzwvQXV0aG9yPjxZZWFyPjIwMTg8L1llYXI+PFJl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IdWFuZzwvQXV0aG9yPjxZZWFyPjIwMTg8L1llYXI+PFJl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88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2D15A675" w14:textId="77777777" w:rsidTr="00821305">
        <w:trPr>
          <w:trHeight w:val="1008"/>
        </w:trPr>
        <w:tc>
          <w:tcPr>
            <w:tcW w:w="4674" w:type="dxa"/>
            <w:hideMark/>
          </w:tcPr>
          <w:p w14:paraId="0941B4DB" w14:textId="7E4232FB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IV-1-infect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UT78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ll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D4+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ll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from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hronic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IV-1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fect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individual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</w:p>
        </w:tc>
        <w:tc>
          <w:tcPr>
            <w:tcW w:w="5953" w:type="dxa"/>
            <w:hideMark/>
          </w:tcPr>
          <w:p w14:paraId="38C3E750" w14:textId="59EB266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↓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Let-7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s</w:t>
            </w:r>
          </w:p>
        </w:tc>
        <w:tc>
          <w:tcPr>
            <w:tcW w:w="1703" w:type="dxa"/>
            <w:hideMark/>
          </w:tcPr>
          <w:p w14:paraId="4E8DB2EA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Td2FtaW5hdGhhbjwvQXV0aG9yPjxZZWFyPjIwMTI8L1ll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Td2FtaW5hdGhhbjwvQXV0aG9yPjxZZWFyPjIwMTI8L1ll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89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58AE0579" w14:textId="77777777" w:rsidTr="00821305">
        <w:trPr>
          <w:trHeight w:val="1008"/>
        </w:trPr>
        <w:tc>
          <w:tcPr>
            <w:tcW w:w="4674" w:type="dxa"/>
            <w:hideMark/>
          </w:tcPr>
          <w:p w14:paraId="329F9C1D" w14:textId="250DEABB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HIV-1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ositive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lasma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sample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he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cute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stage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fection</w:t>
            </w:r>
          </w:p>
        </w:tc>
        <w:tc>
          <w:tcPr>
            <w:tcW w:w="5953" w:type="dxa"/>
          </w:tcPr>
          <w:p w14:paraId="131BD693" w14:textId="53E3A7AA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↑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6-5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0b-5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4-3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42-5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95-5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06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23-3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885-5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let-7</w:t>
            </w:r>
            <w:r w:rsidRPr="00EF606B">
              <w:rPr>
                <w:rFonts w:ascii="Times New Roman" w:eastAsia="Calibri" w:hAnsi="Times New Roman" w:cs="Times New Roman"/>
                <w:color w:val="000000"/>
              </w:rPr>
              <w:t> 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g-3p</w:t>
            </w:r>
            <w:r w:rsidR="00821305" w:rsidRPr="00EF606B">
              <w:rPr>
                <w:rFonts w:ascii="Book Antiqua" w:eastAsia="Calibri" w:hAnsi="Book Antiqua" w:cs="Book Antiqua"/>
                <w:color w:val="000000"/>
              </w:rPr>
              <w:t>;</w:t>
            </w:r>
            <w:r w:rsidR="00B12CF5">
              <w:rPr>
                <w:rFonts w:ascii="Book Antiqua" w:eastAsiaTheme="minorEastAsia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↓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34c-3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81c-3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02-3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409-3p</w:t>
            </w:r>
          </w:p>
        </w:tc>
        <w:tc>
          <w:tcPr>
            <w:tcW w:w="1703" w:type="dxa"/>
            <w:hideMark/>
          </w:tcPr>
          <w:p w14:paraId="2E038910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CaXN3YXM8L0F1dGhvcj48WWVhcj4yMDE5PC9ZZWFyPjxS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CaXN3YXM8L0F1dGhvcj48WWVhcj4yMDE5PC9ZZWFyPjxS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90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638E8D18" w14:textId="77777777" w:rsidTr="00821305">
        <w:trPr>
          <w:trHeight w:val="1008"/>
        </w:trPr>
        <w:tc>
          <w:tcPr>
            <w:tcW w:w="4674" w:type="dxa"/>
            <w:hideMark/>
          </w:tcPr>
          <w:p w14:paraId="2714EAEB" w14:textId="62391861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HIV</w:t>
            </w:r>
            <w:r w:rsidR="00821305" w:rsidRPr="00EF606B">
              <w:rPr>
                <w:rFonts w:ascii="Book Antiqua" w:eastAsia="SimSun" w:hAnsi="Book Antiqua" w:cs="SimSun"/>
                <w:color w:val="000000"/>
              </w:rPr>
              <w:t>-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1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fec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D4+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s</w:t>
            </w:r>
          </w:p>
        </w:tc>
        <w:tc>
          <w:tcPr>
            <w:tcW w:w="5953" w:type="dxa"/>
            <w:hideMark/>
          </w:tcPr>
          <w:p w14:paraId="68850BCA" w14:textId="4886FE31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↓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0a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06b</w:t>
            </w:r>
          </w:p>
        </w:tc>
        <w:tc>
          <w:tcPr>
            <w:tcW w:w="1703" w:type="dxa"/>
            <w:hideMark/>
          </w:tcPr>
          <w:p w14:paraId="53223D17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HdWhhPC9BdXRob3I+PFllYXI+MjAxNjwvWWVhcj48UmVj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HdWhhPC9BdXRob3I+PFllYXI+MjAxNjwvWWVhcj48UmVj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91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</w:tbl>
    <w:p w14:paraId="6EC7C794" w14:textId="0AB29C11" w:rsidR="00064B85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eastAsia="Calibri" w:hAnsi="Book Antiqua" w:cs="Book Antiqua"/>
          <w:color w:val="000000"/>
        </w:rPr>
      </w:pPr>
      <w:bookmarkStart w:id="16" w:name="_Hlk62328266"/>
      <w:r w:rsidRPr="00EF606B">
        <w:rPr>
          <w:rFonts w:ascii="Book Antiqua" w:eastAsia="Calibri" w:hAnsi="Book Antiqua" w:cs="Book Antiqua"/>
          <w:color w:val="000000"/>
        </w:rPr>
        <w:t>↑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Pr="00EF606B">
        <w:rPr>
          <w:rFonts w:ascii="Book Antiqua" w:eastAsia="SimSun" w:hAnsi="Book Antiqua" w:cs="Book Antiqua"/>
          <w:color w:val="000000"/>
          <w:lang w:eastAsia="zh-CN"/>
        </w:rPr>
        <w:t>U</w:t>
      </w:r>
      <w:r w:rsidRPr="00EF606B">
        <w:rPr>
          <w:rFonts w:ascii="Book Antiqua" w:eastAsia="Calibri" w:hAnsi="Book Antiqua" w:cs="Book Antiqua"/>
          <w:color w:val="000000"/>
        </w:rPr>
        <w:t>pregulation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Pr="00EF606B">
        <w:rPr>
          <w:rFonts w:ascii="Book Antiqua" w:eastAsia="Calibri" w:hAnsi="Book Antiqua" w:cs="Book Antiqua"/>
          <w:color w:val="000000"/>
        </w:rPr>
        <w:t>↓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Pr="00EF606B">
        <w:rPr>
          <w:rFonts w:ascii="Book Antiqua" w:eastAsia="SimSun" w:hAnsi="Book Antiqua" w:cs="Book Antiqua"/>
          <w:color w:val="000000"/>
          <w:lang w:eastAsia="zh-CN"/>
        </w:rPr>
        <w:t>D</w:t>
      </w:r>
      <w:r w:rsidRPr="00EF606B">
        <w:rPr>
          <w:rFonts w:ascii="Book Antiqua" w:eastAsia="Calibri" w:hAnsi="Book Antiqua" w:cs="Book Antiqua"/>
          <w:color w:val="000000"/>
        </w:rPr>
        <w:t>ownregulation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9B63D1" w:rsidRPr="00EF606B">
        <w:rPr>
          <w:rFonts w:ascii="Book Antiqua" w:eastAsia="Calibri" w:hAnsi="Book Antiqua" w:cs="Book Antiqua"/>
          <w:color w:val="000000"/>
          <w:shd w:val="clear" w:color="auto" w:fill="FFFFFF"/>
        </w:rPr>
        <w:t>miRNAs</w:t>
      </w:r>
      <w:r w:rsidR="009B63D1" w:rsidRPr="00EF606B">
        <w:rPr>
          <w:rFonts w:ascii="Book Antiqua" w:eastAsia="Calibri" w:hAnsi="Book Antiqua" w:cs="Book Antiqua"/>
          <w:color w:val="000000"/>
        </w:rPr>
        <w:t>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9B63D1" w:rsidRPr="00EF606B">
        <w:rPr>
          <w:rFonts w:ascii="Book Antiqua" w:eastAsia="Calibri" w:hAnsi="Book Antiqua" w:cs="Book Antiqua"/>
        </w:rPr>
        <w:t>Micro</w:t>
      </w:r>
      <w:r w:rsidR="00B12CF5">
        <w:rPr>
          <w:rFonts w:ascii="Book Antiqua" w:eastAsia="Calibri" w:hAnsi="Book Antiqua" w:cs="Book Antiqua"/>
        </w:rPr>
        <w:t xml:space="preserve"> </w:t>
      </w:r>
      <w:r w:rsidR="009B63D1" w:rsidRPr="00EF606B">
        <w:rPr>
          <w:rFonts w:ascii="Book Antiqua" w:eastAsia="Calibri" w:hAnsi="Book Antiqua" w:cs="Book Antiqua"/>
        </w:rPr>
        <w:t>ribonucleic</w:t>
      </w:r>
      <w:r w:rsidR="00B12CF5">
        <w:rPr>
          <w:rFonts w:ascii="Book Antiqua" w:eastAsia="Calibri" w:hAnsi="Book Antiqua" w:cs="Book Antiqua"/>
        </w:rPr>
        <w:t xml:space="preserve"> </w:t>
      </w:r>
      <w:r w:rsidR="009B63D1" w:rsidRPr="00EF606B">
        <w:rPr>
          <w:rFonts w:ascii="Book Antiqua" w:eastAsia="Calibri" w:hAnsi="Book Antiqua" w:cs="Book Antiqua"/>
        </w:rPr>
        <w:t>acid</w:t>
      </w:r>
      <w:r w:rsidR="009B63D1" w:rsidRPr="00EF606B">
        <w:rPr>
          <w:rFonts w:ascii="Book Antiqua" w:eastAsia="Calibri" w:hAnsi="Book Antiqua" w:cs="Book Antiqua"/>
          <w:color w:val="000000"/>
        </w:rPr>
        <w:t>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Pr="00EF606B">
        <w:rPr>
          <w:rFonts w:ascii="Book Antiqua" w:eastAsia="Calibri" w:hAnsi="Book Antiqua" w:cs="Book Antiqua"/>
          <w:color w:val="000000"/>
        </w:rPr>
        <w:t>HIV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Pr="00EF606B">
        <w:rPr>
          <w:rFonts w:ascii="Book Antiqua" w:eastAsia="Calibri" w:hAnsi="Book Antiqua" w:cs="Book Antiqua"/>
          <w:color w:val="000000"/>
        </w:rPr>
        <w:t>Human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Pr="00EF606B">
        <w:rPr>
          <w:rFonts w:ascii="Book Antiqua" w:eastAsia="Calibri" w:hAnsi="Book Antiqua" w:cs="Book Antiqua"/>
          <w:color w:val="000000"/>
        </w:rPr>
        <w:t>Immunodeficiency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Pr="00EF606B">
        <w:rPr>
          <w:rFonts w:ascii="Book Antiqua" w:eastAsia="Calibri" w:hAnsi="Book Antiqua" w:cs="Book Antiqua"/>
          <w:color w:val="000000"/>
        </w:rPr>
        <w:t>virus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bookmarkStart w:id="17" w:name="_Hlk61612991"/>
      <w:r w:rsidRPr="00EF606B">
        <w:rPr>
          <w:rFonts w:ascii="Book Antiqua" w:eastAsia="Calibri" w:hAnsi="Book Antiqua" w:cs="Book Antiqua"/>
          <w:color w:val="000000"/>
        </w:rPr>
        <w:t>PBMC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Pr="00EF606B">
        <w:rPr>
          <w:rFonts w:ascii="Book Antiqua" w:eastAsia="SimSun" w:hAnsi="Book Antiqua" w:cs="Book Antiqua"/>
          <w:color w:val="000000"/>
          <w:lang w:eastAsia="zh-CN"/>
        </w:rPr>
        <w:t>P</w:t>
      </w:r>
      <w:r w:rsidRPr="00EF606B">
        <w:rPr>
          <w:rFonts w:ascii="Book Antiqua" w:eastAsia="Calibri" w:hAnsi="Book Antiqua" w:cs="Book Antiqua"/>
          <w:color w:val="000000"/>
        </w:rPr>
        <w:t>eripheral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Pr="00EF606B">
        <w:rPr>
          <w:rFonts w:ascii="Book Antiqua" w:eastAsia="Calibri" w:hAnsi="Book Antiqua" w:cs="Book Antiqua"/>
          <w:color w:val="000000"/>
        </w:rPr>
        <w:t>blood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Pr="00EF606B">
        <w:rPr>
          <w:rFonts w:ascii="Book Antiqua" w:eastAsia="Calibri" w:hAnsi="Book Antiqua" w:cs="Book Antiqua"/>
          <w:color w:val="000000"/>
        </w:rPr>
        <w:t>mononuclear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Pr="00EF606B">
        <w:rPr>
          <w:rFonts w:ascii="Book Antiqua" w:eastAsia="Calibri" w:hAnsi="Book Antiqua" w:cs="Book Antiqua"/>
          <w:color w:val="000000"/>
        </w:rPr>
        <w:t>cells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Pr="00EF606B">
        <w:rPr>
          <w:rFonts w:ascii="Book Antiqua" w:eastAsia="Calibri" w:hAnsi="Book Antiqua" w:cs="Book Antiqua"/>
          <w:color w:val="000000"/>
        </w:rPr>
        <w:t>MDM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Pr="00EF606B">
        <w:rPr>
          <w:rFonts w:ascii="Book Antiqua" w:eastAsia="SimSun" w:hAnsi="Book Antiqua" w:cs="Book Antiqua"/>
          <w:color w:val="000000"/>
          <w:lang w:eastAsia="zh-CN"/>
        </w:rPr>
        <w:t>M</w:t>
      </w:r>
      <w:r w:rsidRPr="00EF606B">
        <w:rPr>
          <w:rFonts w:ascii="Book Antiqua" w:eastAsia="Calibri" w:hAnsi="Book Antiqua" w:cs="Book Antiqua"/>
          <w:color w:val="000000"/>
        </w:rPr>
        <w:t>onocyte-derived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Pr="00EF606B">
        <w:rPr>
          <w:rFonts w:ascii="Book Antiqua" w:eastAsia="Calibri" w:hAnsi="Book Antiqua" w:cs="Book Antiqua"/>
          <w:color w:val="000000"/>
        </w:rPr>
        <w:t>macrophages</w:t>
      </w:r>
      <w:bookmarkEnd w:id="16"/>
      <w:bookmarkEnd w:id="17"/>
      <w:r w:rsidR="00821305" w:rsidRPr="00EF606B">
        <w:rPr>
          <w:rFonts w:ascii="Book Antiqua" w:eastAsia="Calibri" w:hAnsi="Book Antiqua" w:cs="Book Antiqua"/>
          <w:color w:val="000000"/>
        </w:rPr>
        <w:t>.</w:t>
      </w:r>
    </w:p>
    <w:p w14:paraId="01406E42" w14:textId="77777777" w:rsidR="00064B85" w:rsidRPr="00EF606B" w:rsidRDefault="00064B85" w:rsidP="00EF606B">
      <w:pPr>
        <w:adjustRightInd w:val="0"/>
        <w:snapToGrid w:val="0"/>
        <w:spacing w:line="360" w:lineRule="auto"/>
        <w:jc w:val="both"/>
        <w:rPr>
          <w:rFonts w:ascii="Book Antiqua" w:eastAsia="Calibri" w:hAnsi="Book Antiqua" w:cs="Book Antiqua"/>
          <w:b/>
          <w:bCs/>
          <w:color w:val="000000"/>
        </w:rPr>
        <w:sectPr w:rsidR="00064B85" w:rsidRPr="00EF606B" w:rsidSect="00C66FBA">
          <w:type w:val="continuous"/>
          <w:pgSz w:w="15840" w:h="12240" w:orient="landscape"/>
          <w:pgMar w:top="1440" w:right="1800" w:bottom="1440" w:left="1800" w:header="720" w:footer="720" w:gutter="0"/>
          <w:cols w:space="720"/>
        </w:sectPr>
      </w:pPr>
    </w:p>
    <w:p w14:paraId="1FD28643" w14:textId="48C9D407" w:rsidR="00064B85" w:rsidRPr="00EF606B" w:rsidRDefault="00223E75" w:rsidP="00EF606B">
      <w:pPr>
        <w:snapToGrid w:val="0"/>
        <w:spacing w:line="360" w:lineRule="auto"/>
        <w:jc w:val="both"/>
        <w:rPr>
          <w:rFonts w:ascii="Book Antiqua" w:eastAsia="Calibri" w:hAnsi="Book Antiqua" w:cs="Book Antiqua"/>
          <w:b/>
          <w:bCs/>
          <w:color w:val="000000"/>
        </w:rPr>
      </w:pPr>
      <w:r w:rsidRPr="00EF606B">
        <w:rPr>
          <w:rFonts w:ascii="Book Antiqua" w:eastAsia="Calibri" w:hAnsi="Book Antiqua" w:cs="Book Antiqua"/>
          <w:b/>
          <w:bCs/>
          <w:color w:val="000000"/>
        </w:rPr>
        <w:br w:type="page"/>
      </w:r>
      <w:r w:rsidR="00064B85" w:rsidRPr="00EF606B">
        <w:rPr>
          <w:rFonts w:ascii="Book Antiqua" w:eastAsia="Calibri" w:hAnsi="Book Antiqua" w:cs="Book Antiqua"/>
          <w:b/>
          <w:bCs/>
          <w:color w:val="000000"/>
        </w:rPr>
        <w:lastRenderedPageBreak/>
        <w:t>Table</w:t>
      </w:r>
      <w:r w:rsidR="00B12CF5">
        <w:rPr>
          <w:rFonts w:ascii="Book Antiqua" w:eastAsia="Calibri" w:hAnsi="Book Antiqua" w:cs="Book Antiqua"/>
          <w:b/>
          <w:bCs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b/>
          <w:bCs/>
          <w:color w:val="000000"/>
        </w:rPr>
        <w:t>3</w:t>
      </w:r>
      <w:r w:rsidR="00B12CF5">
        <w:rPr>
          <w:rFonts w:ascii="Book Antiqua" w:eastAsia="Calibri" w:hAnsi="Book Antiqua" w:cs="Book Antiqua"/>
          <w:b/>
          <w:bCs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b/>
          <w:bCs/>
          <w:color w:val="000000"/>
        </w:rPr>
        <w:t>Cellular</w:t>
      </w:r>
      <w:r w:rsidR="00B12CF5">
        <w:rPr>
          <w:rFonts w:ascii="Book Antiqua" w:eastAsia="Calibri" w:hAnsi="Book Antiqua" w:cs="Book Antiqua"/>
          <w:b/>
          <w:bCs/>
          <w:color w:val="000000"/>
        </w:rPr>
        <w:t xml:space="preserve"> </w:t>
      </w:r>
      <w:r w:rsidR="009B63D1" w:rsidRPr="00EF606B">
        <w:rPr>
          <w:rFonts w:ascii="Book Antiqua" w:eastAsia="Calibri" w:hAnsi="Book Antiqua" w:cs="Book Antiqua"/>
          <w:b/>
          <w:bCs/>
          <w:color w:val="000000"/>
        </w:rPr>
        <w:t>micro</w:t>
      </w:r>
      <w:r w:rsidR="00B12CF5">
        <w:rPr>
          <w:rFonts w:ascii="Book Antiqua" w:eastAsia="Calibri" w:hAnsi="Book Antiqua" w:cs="Book Antiqua"/>
          <w:b/>
          <w:bCs/>
          <w:color w:val="000000"/>
        </w:rPr>
        <w:t xml:space="preserve"> </w:t>
      </w:r>
      <w:r w:rsidR="009B63D1" w:rsidRPr="00EF606B">
        <w:rPr>
          <w:rFonts w:ascii="Book Antiqua" w:eastAsia="Calibri" w:hAnsi="Book Antiqua" w:cs="Book Antiqua"/>
          <w:b/>
          <w:bCs/>
          <w:color w:val="000000"/>
        </w:rPr>
        <w:t>ribonucleic</w:t>
      </w:r>
      <w:r w:rsidR="00B12CF5">
        <w:rPr>
          <w:rFonts w:ascii="Book Antiqua" w:eastAsia="Calibri" w:hAnsi="Book Antiqua" w:cs="Book Antiqua"/>
          <w:b/>
          <w:bCs/>
          <w:color w:val="000000"/>
        </w:rPr>
        <w:t xml:space="preserve"> </w:t>
      </w:r>
      <w:r w:rsidR="009B63D1" w:rsidRPr="00EF606B">
        <w:rPr>
          <w:rFonts w:ascii="Book Antiqua" w:eastAsia="Calibri" w:hAnsi="Book Antiqua" w:cs="Book Antiqua"/>
          <w:b/>
          <w:bCs/>
          <w:color w:val="000000"/>
        </w:rPr>
        <w:t>acid</w:t>
      </w:r>
      <w:r w:rsidR="005463DC" w:rsidRPr="00EF606B">
        <w:rPr>
          <w:rFonts w:ascii="Book Antiqua" w:eastAsia="Calibri" w:hAnsi="Book Antiqua" w:cs="Book Antiqua"/>
          <w:b/>
          <w:bCs/>
          <w:color w:val="000000"/>
        </w:rPr>
        <w:t>s</w:t>
      </w:r>
      <w:r w:rsidR="00B12CF5">
        <w:rPr>
          <w:rFonts w:ascii="Book Antiqua" w:eastAsia="Calibri" w:hAnsi="Book Antiqua" w:cs="Book Antiqua"/>
          <w:b/>
          <w:bCs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b/>
          <w:bCs/>
          <w:color w:val="000000"/>
        </w:rPr>
        <w:t>deregulated</w:t>
      </w:r>
      <w:r w:rsidR="00B12CF5">
        <w:rPr>
          <w:rFonts w:ascii="Book Antiqua" w:eastAsia="Calibri" w:hAnsi="Book Antiqua" w:cs="Book Antiqua"/>
          <w:b/>
          <w:bCs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b/>
          <w:bCs/>
          <w:color w:val="000000"/>
        </w:rPr>
        <w:t>by</w:t>
      </w:r>
      <w:r w:rsidR="00B12CF5">
        <w:rPr>
          <w:rFonts w:ascii="Book Antiqua" w:eastAsia="Calibri" w:hAnsi="Book Antiqua" w:cs="Book Antiqua"/>
          <w:b/>
          <w:bCs/>
          <w:color w:val="000000"/>
        </w:rPr>
        <w:t xml:space="preserve"> </w:t>
      </w:r>
      <w:r w:rsidR="009B63D1" w:rsidRPr="00EF606B">
        <w:rPr>
          <w:rFonts w:ascii="Book Antiqua" w:eastAsia="Calibri" w:hAnsi="Book Antiqua" w:cs="Book Antiqua"/>
          <w:b/>
          <w:bCs/>
          <w:color w:val="000000"/>
        </w:rPr>
        <w:t>human</w:t>
      </w:r>
      <w:r w:rsidR="00B12CF5">
        <w:rPr>
          <w:rFonts w:ascii="Book Antiqua" w:eastAsia="Calibri" w:hAnsi="Book Antiqua" w:cs="Book Antiqua"/>
          <w:b/>
          <w:bCs/>
          <w:color w:val="000000"/>
        </w:rPr>
        <w:t xml:space="preserve"> </w:t>
      </w:r>
      <w:r w:rsidR="009B63D1" w:rsidRPr="00EF606B">
        <w:rPr>
          <w:rFonts w:ascii="Book Antiqua" w:eastAsia="Calibri" w:hAnsi="Book Antiqua" w:cs="Book Antiqua"/>
          <w:b/>
          <w:bCs/>
          <w:color w:val="000000"/>
        </w:rPr>
        <w:t>Immunodeficiency</w:t>
      </w:r>
      <w:r w:rsidR="00B12CF5">
        <w:rPr>
          <w:rFonts w:ascii="Book Antiqua" w:eastAsia="Calibri" w:hAnsi="Book Antiqua" w:cs="Book Antiqua"/>
          <w:b/>
          <w:bCs/>
          <w:color w:val="000000"/>
        </w:rPr>
        <w:t xml:space="preserve"> </w:t>
      </w:r>
      <w:r w:rsidR="009B63D1" w:rsidRPr="00EF606B">
        <w:rPr>
          <w:rFonts w:ascii="Book Antiqua" w:eastAsia="Calibri" w:hAnsi="Book Antiqua" w:cs="Book Antiqua"/>
          <w:b/>
          <w:bCs/>
          <w:color w:val="000000"/>
        </w:rPr>
        <w:t>virus</w:t>
      </w:r>
      <w:r w:rsidR="00B12CF5">
        <w:rPr>
          <w:rFonts w:ascii="Book Antiqua" w:eastAsia="Calibri" w:hAnsi="Book Antiqua" w:cs="Book Antiqua"/>
          <w:b/>
          <w:bCs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b/>
          <w:bCs/>
          <w:color w:val="000000"/>
        </w:rPr>
        <w:t>proteins</w:t>
      </w:r>
    </w:p>
    <w:tbl>
      <w:tblPr>
        <w:tblStyle w:val="TableGrid"/>
        <w:tblW w:w="12360" w:type="dxa"/>
        <w:tblInd w:w="-6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20"/>
        <w:gridCol w:w="1870"/>
        <w:gridCol w:w="1299"/>
        <w:gridCol w:w="2835"/>
        <w:gridCol w:w="2551"/>
        <w:gridCol w:w="1385"/>
      </w:tblGrid>
      <w:tr w:rsidR="00064B85" w:rsidRPr="00EF606B" w14:paraId="049D4521" w14:textId="77777777" w:rsidTr="00C70302">
        <w:trPr>
          <w:trHeight w:val="706"/>
        </w:trPr>
        <w:tc>
          <w:tcPr>
            <w:tcW w:w="242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A75793A" w14:textId="51C93479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b/>
                <w:bCs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b/>
                <w:bCs/>
                <w:color w:val="000000"/>
              </w:rPr>
              <w:t>HIV</w:t>
            </w:r>
            <w:r w:rsidR="00B12CF5">
              <w:rPr>
                <w:rFonts w:ascii="Book Antiqua" w:eastAsia="Calibri" w:hAnsi="Book Antiqua" w:cs="Book Antiqua"/>
                <w:b/>
                <w:bCs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b/>
                <w:bCs/>
                <w:color w:val="000000"/>
              </w:rPr>
              <w:t>protein</w:t>
            </w:r>
          </w:p>
        </w:tc>
        <w:tc>
          <w:tcPr>
            <w:tcW w:w="187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7B896F3" w14:textId="1EA1CB8D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b/>
                <w:bCs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b/>
                <w:bCs/>
                <w:color w:val="000000"/>
              </w:rPr>
              <w:t>miRNA</w:t>
            </w:r>
            <w:r w:rsidR="00B12CF5">
              <w:rPr>
                <w:rFonts w:ascii="Book Antiqua" w:eastAsia="Calibri" w:hAnsi="Book Antiqua" w:cs="Book Antiqua"/>
                <w:b/>
                <w:bCs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b/>
                <w:bCs/>
                <w:color w:val="000000"/>
              </w:rPr>
              <w:t>target</w:t>
            </w:r>
          </w:p>
        </w:tc>
        <w:tc>
          <w:tcPr>
            <w:tcW w:w="129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F83C796" w14:textId="744C239B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b/>
                <w:bCs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b/>
                <w:bCs/>
                <w:color w:val="000000"/>
              </w:rPr>
              <w:t>Effect</w:t>
            </w:r>
            <w:r w:rsidR="00B12CF5">
              <w:rPr>
                <w:rFonts w:ascii="Book Antiqua" w:eastAsia="Calibri" w:hAnsi="Book Antiqua" w:cs="Book Antiqua"/>
                <w:b/>
                <w:bCs/>
                <w:color w:val="000000"/>
              </w:rPr>
              <w:t xml:space="preserve"> 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D8CA121" w14:textId="78B8150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b/>
                <w:bCs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b/>
                <w:bCs/>
                <w:color w:val="000000"/>
              </w:rPr>
              <w:t>Sample</w:t>
            </w:r>
            <w:r w:rsidR="00B12CF5">
              <w:rPr>
                <w:rFonts w:ascii="Book Antiqua" w:eastAsia="Calibri" w:hAnsi="Book Antiqua" w:cs="Book Antiqua"/>
                <w:b/>
                <w:bCs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b/>
                <w:bCs/>
                <w:color w:val="000000"/>
              </w:rPr>
              <w:t>type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70E4E72" w14:textId="5C6394C1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b/>
                <w:bCs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b/>
                <w:bCs/>
                <w:color w:val="000000"/>
              </w:rPr>
              <w:t>Biological</w:t>
            </w:r>
            <w:r w:rsidR="00B12CF5">
              <w:rPr>
                <w:rFonts w:ascii="Book Antiqua" w:eastAsia="Calibri" w:hAnsi="Book Antiqua" w:cs="Book Antiqua"/>
                <w:b/>
                <w:bCs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b/>
                <w:bCs/>
                <w:color w:val="000000"/>
              </w:rPr>
              <w:t>effect</w:t>
            </w:r>
          </w:p>
        </w:tc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AE454FD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b/>
                <w:bCs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b/>
                <w:bCs/>
                <w:color w:val="000000"/>
              </w:rPr>
              <w:t>Ref.</w:t>
            </w:r>
          </w:p>
        </w:tc>
      </w:tr>
      <w:tr w:rsidR="00064B85" w:rsidRPr="00EF606B" w14:paraId="668B7940" w14:textId="77777777" w:rsidTr="00C70302">
        <w:trPr>
          <w:trHeight w:val="1296"/>
        </w:trPr>
        <w:tc>
          <w:tcPr>
            <w:tcW w:w="2420" w:type="dxa"/>
            <w:tcBorders>
              <w:top w:val="single" w:sz="4" w:space="0" w:color="auto"/>
            </w:tcBorders>
            <w:hideMark/>
          </w:tcPr>
          <w:p w14:paraId="2071C6F3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Tat</w:t>
            </w:r>
          </w:p>
        </w:tc>
        <w:tc>
          <w:tcPr>
            <w:tcW w:w="1870" w:type="dxa"/>
            <w:tcBorders>
              <w:top w:val="single" w:sz="4" w:space="0" w:color="auto"/>
            </w:tcBorders>
            <w:hideMark/>
          </w:tcPr>
          <w:p w14:paraId="47EA2873" w14:textId="7916D91A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21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9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22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290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</w:p>
        </w:tc>
        <w:tc>
          <w:tcPr>
            <w:tcW w:w="1299" w:type="dxa"/>
            <w:tcBorders>
              <w:top w:val="single" w:sz="4" w:space="0" w:color="auto"/>
            </w:tcBorders>
            <w:hideMark/>
          </w:tcPr>
          <w:p w14:paraId="7D1EAB40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+</w:t>
            </w:r>
          </w:p>
        </w:tc>
        <w:tc>
          <w:tcPr>
            <w:tcW w:w="2835" w:type="dxa"/>
            <w:tcBorders>
              <w:top w:val="single" w:sz="4" w:space="0" w:color="auto"/>
            </w:tcBorders>
            <w:hideMark/>
          </w:tcPr>
          <w:p w14:paraId="422D3C08" w14:textId="45F8569F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at101-expressing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Jurkat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lls</w:t>
            </w:r>
            <w:r w:rsidR="00821305"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;</w:t>
            </w:r>
            <w:r w:rsidR="00B12CF5">
              <w:rPr>
                <w:rFonts w:ascii="Book Antiqua" w:eastAsiaTheme="minorEastAsia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Resting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PBMC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from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healthy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donors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were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ransiently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ransfected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at101-expressing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vector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hideMark/>
          </w:tcPr>
          <w:p w14:paraId="5C64C497" w14:textId="65C523FB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Targe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RNA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of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gene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volv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poptosis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gration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roliferation</w:t>
            </w:r>
          </w:p>
        </w:tc>
        <w:tc>
          <w:tcPr>
            <w:tcW w:w="1385" w:type="dxa"/>
            <w:tcBorders>
              <w:top w:val="single" w:sz="4" w:space="0" w:color="auto"/>
            </w:tcBorders>
            <w:hideMark/>
          </w:tcPr>
          <w:p w14:paraId="20D6ABD9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TYW5jaGV6LURlbCBDb2pvPC9BdXRob3I+PFllYXI+MjAx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TYW5jaGV6LURlbCBDb2pvPC9BdXRob3I+PFllYXI+MjAx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92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0530F788" w14:textId="77777777" w:rsidTr="00C70302">
        <w:trPr>
          <w:trHeight w:val="1296"/>
        </w:trPr>
        <w:tc>
          <w:tcPr>
            <w:tcW w:w="2420" w:type="dxa"/>
          </w:tcPr>
          <w:p w14:paraId="0FB768CA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870" w:type="dxa"/>
            <w:hideMark/>
          </w:tcPr>
          <w:p w14:paraId="0A3BCD60" w14:textId="3FA3950E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128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3182</w:t>
            </w:r>
          </w:p>
        </w:tc>
        <w:tc>
          <w:tcPr>
            <w:tcW w:w="1299" w:type="dxa"/>
            <w:hideMark/>
          </w:tcPr>
          <w:p w14:paraId="334293FF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t>˗</w:t>
            </w:r>
          </w:p>
        </w:tc>
        <w:tc>
          <w:tcPr>
            <w:tcW w:w="2835" w:type="dxa"/>
          </w:tcPr>
          <w:p w14:paraId="242031C3" w14:textId="247C78CC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Book Antiqua"/>
                <w:color w:val="000000"/>
                <w:shd w:val="clear" w:color="auto" w:fill="FFFFFF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Tat101-expressing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Jurkat</w:t>
            </w:r>
            <w:r w:rsidR="00B12CF5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  <w:shd w:val="clear" w:color="auto" w:fill="FFFFFF"/>
              </w:rPr>
              <w:t>cells</w:t>
            </w:r>
          </w:p>
        </w:tc>
        <w:tc>
          <w:tcPr>
            <w:tcW w:w="2551" w:type="dxa"/>
            <w:hideMark/>
          </w:tcPr>
          <w:p w14:paraId="0221C4EF" w14:textId="7B5F9326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----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</w:p>
        </w:tc>
        <w:tc>
          <w:tcPr>
            <w:tcW w:w="1385" w:type="dxa"/>
            <w:hideMark/>
          </w:tcPr>
          <w:p w14:paraId="648CB60D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TYW5jaGV6LURlbCBDb2pvPC9BdXRob3I+PFllYXI+MjAx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TYW5jaGV6LURlbCBDb2pvPC9BdXRob3I+PFllYXI+MjAx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92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0AD02669" w14:textId="77777777" w:rsidTr="00C70302">
        <w:trPr>
          <w:trHeight w:val="1296"/>
        </w:trPr>
        <w:tc>
          <w:tcPr>
            <w:tcW w:w="2420" w:type="dxa"/>
          </w:tcPr>
          <w:p w14:paraId="4294C89D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870" w:type="dxa"/>
            <w:hideMark/>
          </w:tcPr>
          <w:p w14:paraId="60E10F51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132</w:t>
            </w:r>
          </w:p>
        </w:tc>
        <w:tc>
          <w:tcPr>
            <w:tcW w:w="1299" w:type="dxa"/>
            <w:hideMark/>
          </w:tcPr>
          <w:p w14:paraId="35157FED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+</w:t>
            </w:r>
          </w:p>
        </w:tc>
        <w:tc>
          <w:tcPr>
            <w:tcW w:w="2835" w:type="dxa"/>
            <w:hideMark/>
          </w:tcPr>
          <w:p w14:paraId="14D97759" w14:textId="3228C54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Tat-transfec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strocyte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neurons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strocyte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from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at-transgenic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ce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IV-infec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strocytes</w:t>
            </w:r>
          </w:p>
        </w:tc>
        <w:tc>
          <w:tcPr>
            <w:tcW w:w="2551" w:type="dxa"/>
            <w:hideMark/>
          </w:tcPr>
          <w:p w14:paraId="75C45969" w14:textId="0F879EBC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Involv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he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direct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neurotoxicity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of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at</w:t>
            </w:r>
          </w:p>
        </w:tc>
        <w:tc>
          <w:tcPr>
            <w:tcW w:w="1385" w:type="dxa"/>
            <w:hideMark/>
          </w:tcPr>
          <w:p w14:paraId="08A7074F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SYWhpbWlhbjwvQXV0aG9yPjxZZWFyPjIwMTY8L1llYXI+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SYWhpbWlhbjwvQXV0aG9yPjxZZWFyPjIwMTY8L1llYXI+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93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35C100C8" w14:textId="77777777" w:rsidTr="00C70302">
        <w:trPr>
          <w:trHeight w:val="1296"/>
        </w:trPr>
        <w:tc>
          <w:tcPr>
            <w:tcW w:w="2420" w:type="dxa"/>
          </w:tcPr>
          <w:p w14:paraId="6E5E5346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870" w:type="dxa"/>
            <w:hideMark/>
          </w:tcPr>
          <w:p w14:paraId="33AD890F" w14:textId="0C832629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129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35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81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495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lastRenderedPageBreak/>
              <w:t>523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524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539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let-7</w:t>
            </w:r>
          </w:p>
        </w:tc>
        <w:tc>
          <w:tcPr>
            <w:tcW w:w="1299" w:type="dxa"/>
            <w:hideMark/>
          </w:tcPr>
          <w:p w14:paraId="236FDC31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lastRenderedPageBreak/>
              <w:t>˗</w:t>
            </w:r>
          </w:p>
        </w:tc>
        <w:tc>
          <w:tcPr>
            <w:tcW w:w="2835" w:type="dxa"/>
            <w:hideMark/>
          </w:tcPr>
          <w:p w14:paraId="155F122E" w14:textId="071741A0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U-87MG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(astrocyte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line)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EK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293T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eLa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ransfec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with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wild-type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at</w:t>
            </w:r>
          </w:p>
        </w:tc>
        <w:tc>
          <w:tcPr>
            <w:tcW w:w="2551" w:type="dxa"/>
            <w:hideMark/>
          </w:tcPr>
          <w:p w14:paraId="7B492209" w14:textId="0F34A3B3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Downregulatio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of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β-cateni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ctivity</w:t>
            </w:r>
          </w:p>
        </w:tc>
        <w:tc>
          <w:tcPr>
            <w:tcW w:w="1385" w:type="dxa"/>
            <w:hideMark/>
          </w:tcPr>
          <w:p w14:paraId="3FAB9D5E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TYXJkbzwvQXV0aG9yPjxZZWFyPjIwMTY8L1llYXI+PFJl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TYXJkbzwvQXV0aG9yPjxZZWFyPjIwMTY8L1llYXI+PFJl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94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5178ED29" w14:textId="77777777" w:rsidTr="00C70302">
        <w:trPr>
          <w:trHeight w:val="1296"/>
        </w:trPr>
        <w:tc>
          <w:tcPr>
            <w:tcW w:w="2420" w:type="dxa"/>
          </w:tcPr>
          <w:p w14:paraId="4847C622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870" w:type="dxa"/>
            <w:hideMark/>
          </w:tcPr>
          <w:p w14:paraId="0488D927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101</w:t>
            </w:r>
          </w:p>
        </w:tc>
        <w:tc>
          <w:tcPr>
            <w:tcW w:w="1299" w:type="dxa"/>
            <w:hideMark/>
          </w:tcPr>
          <w:p w14:paraId="10FF55A2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+</w:t>
            </w:r>
          </w:p>
        </w:tc>
        <w:tc>
          <w:tcPr>
            <w:tcW w:w="2835" w:type="dxa"/>
            <w:hideMark/>
          </w:tcPr>
          <w:p w14:paraId="2E84DEA0" w14:textId="3660E24D" w:rsidR="00064B85" w:rsidRPr="00EF606B" w:rsidRDefault="00B12CF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064B85" w:rsidRPr="00EF606B">
              <w:rPr>
                <w:rFonts w:ascii="Book Antiqua" w:eastAsia="Calibri" w:hAnsi="Book Antiqua" w:cs="Book Antiqua"/>
                <w:color w:val="000000"/>
              </w:rPr>
              <w:t>BMVECs</w:t>
            </w:r>
            <w:r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064B85" w:rsidRPr="00EF606B">
              <w:rPr>
                <w:rFonts w:ascii="Book Antiqua" w:eastAsia="Calibri" w:hAnsi="Book Antiqua" w:cs="Book Antiqua"/>
                <w:color w:val="000000"/>
              </w:rPr>
              <w:t>exposed</w:t>
            </w:r>
            <w:r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064B85" w:rsidRPr="00EF606B">
              <w:rPr>
                <w:rFonts w:ascii="Book Antiqua" w:eastAsia="Calibri" w:hAnsi="Book Antiqua" w:cs="Book Antiqua"/>
                <w:color w:val="000000"/>
              </w:rPr>
              <w:t>to</w:t>
            </w:r>
            <w:r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064B85" w:rsidRPr="00EF606B">
              <w:rPr>
                <w:rFonts w:ascii="Book Antiqua" w:eastAsia="Calibri" w:hAnsi="Book Antiqua" w:cs="Book Antiqua"/>
                <w:color w:val="000000"/>
              </w:rPr>
              <w:t>Tat</w:t>
            </w:r>
            <w:r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064B85" w:rsidRPr="00EF606B">
              <w:rPr>
                <w:rFonts w:ascii="Book Antiqua" w:eastAsia="Calibri" w:hAnsi="Book Antiqua" w:cs="Book Antiqua"/>
                <w:color w:val="000000"/>
              </w:rPr>
              <w:t>C</w:t>
            </w:r>
          </w:p>
        </w:tc>
        <w:tc>
          <w:tcPr>
            <w:tcW w:w="2551" w:type="dxa"/>
            <w:hideMark/>
          </w:tcPr>
          <w:p w14:paraId="3A5D717F" w14:textId="600ABBD2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Decreas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he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expressio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of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VE-cadherin</w:t>
            </w:r>
          </w:p>
        </w:tc>
        <w:tc>
          <w:tcPr>
            <w:tcW w:w="1385" w:type="dxa"/>
            <w:hideMark/>
          </w:tcPr>
          <w:p w14:paraId="2DD7F904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NaXNocmE8L0F1dGhvcj48WWVhcj4yMDEzPC9ZZWFyPjxS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NaXNocmE8L0F1dGhvcj48WWVhcj4yMDEzPC9ZZWFyPjxS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95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10054890" w14:textId="77777777" w:rsidTr="00C70302">
        <w:trPr>
          <w:trHeight w:val="1296"/>
        </w:trPr>
        <w:tc>
          <w:tcPr>
            <w:tcW w:w="2420" w:type="dxa"/>
          </w:tcPr>
          <w:p w14:paraId="272F2E83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870" w:type="dxa"/>
            <w:hideMark/>
          </w:tcPr>
          <w:p w14:paraId="581831A7" w14:textId="66FA118F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34a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38</w:t>
            </w:r>
          </w:p>
        </w:tc>
        <w:tc>
          <w:tcPr>
            <w:tcW w:w="1299" w:type="dxa"/>
            <w:hideMark/>
          </w:tcPr>
          <w:p w14:paraId="3335BA3F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+</w:t>
            </w:r>
          </w:p>
        </w:tc>
        <w:tc>
          <w:tcPr>
            <w:tcW w:w="2835" w:type="dxa"/>
            <w:hideMark/>
          </w:tcPr>
          <w:p w14:paraId="2F36CFEA" w14:textId="79DA0459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Astrocytoma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line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172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rat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rimary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strocyte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expos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o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at</w:t>
            </w:r>
          </w:p>
        </w:tc>
        <w:tc>
          <w:tcPr>
            <w:tcW w:w="2551" w:type="dxa"/>
            <w:hideMark/>
          </w:tcPr>
          <w:p w14:paraId="64D3135B" w14:textId="619631BF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Upregula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NF-κB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romo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ctivatio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of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strocytes</w:t>
            </w:r>
          </w:p>
        </w:tc>
        <w:tc>
          <w:tcPr>
            <w:tcW w:w="1385" w:type="dxa"/>
            <w:hideMark/>
          </w:tcPr>
          <w:p w14:paraId="109A719D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IdTwvQXV0aG9yPjxZZWFyPjIwMTc8L1llYXI+PFJlY051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IdTwvQXV0aG9yPjxZZWFyPjIwMTc8L1llYXI+PFJlY051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96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22CBED14" w14:textId="77777777" w:rsidTr="00C70302">
        <w:trPr>
          <w:trHeight w:val="1296"/>
        </w:trPr>
        <w:tc>
          <w:tcPr>
            <w:tcW w:w="2420" w:type="dxa"/>
            <w:hideMark/>
          </w:tcPr>
          <w:p w14:paraId="35BD7C74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Nef</w:t>
            </w:r>
          </w:p>
        </w:tc>
        <w:tc>
          <w:tcPr>
            <w:tcW w:w="1870" w:type="dxa"/>
            <w:hideMark/>
          </w:tcPr>
          <w:p w14:paraId="415C3433" w14:textId="40D9638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573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638</w:t>
            </w:r>
          </w:p>
        </w:tc>
        <w:tc>
          <w:tcPr>
            <w:tcW w:w="1299" w:type="dxa"/>
            <w:hideMark/>
          </w:tcPr>
          <w:p w14:paraId="094B5C00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+</w:t>
            </w:r>
          </w:p>
        </w:tc>
        <w:tc>
          <w:tcPr>
            <w:tcW w:w="2835" w:type="dxa"/>
            <w:hideMark/>
          </w:tcPr>
          <w:p w14:paraId="2B152CD1" w14:textId="2737BC0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Huma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onocytic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U937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hat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stably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express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IV-1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Nef</w:t>
            </w:r>
          </w:p>
        </w:tc>
        <w:tc>
          <w:tcPr>
            <w:tcW w:w="2551" w:type="dxa"/>
            <w:hideMark/>
          </w:tcPr>
          <w:p w14:paraId="666505F8" w14:textId="57F3D410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Alter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severa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athway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volv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IV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athogenesi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</w:p>
        </w:tc>
        <w:tc>
          <w:tcPr>
            <w:tcW w:w="1385" w:type="dxa"/>
            <w:hideMark/>
          </w:tcPr>
          <w:p w14:paraId="4CA2F633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BcWlsPC9BdXRob3I+PFllYXI+MjAxNDwvWWVhcj48UmVj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BcWlsPC9BdXRob3I+PFllYXI+MjAxNDwvWWVhcj48UmVj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97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408FF8A2" w14:textId="77777777" w:rsidTr="00C70302">
        <w:trPr>
          <w:trHeight w:val="1296"/>
        </w:trPr>
        <w:tc>
          <w:tcPr>
            <w:tcW w:w="2420" w:type="dxa"/>
          </w:tcPr>
          <w:p w14:paraId="0452D6FC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870" w:type="dxa"/>
          </w:tcPr>
          <w:p w14:paraId="3EF7B9C3" w14:textId="2F5BC4D5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16-1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8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9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0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1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7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9b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25b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46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46b-3p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lastRenderedPageBreak/>
              <w:t>181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23,</w:t>
            </w:r>
            <w:r w:rsidR="00B12CF5">
              <w:rPr>
                <w:rFonts w:ascii="Book Antiqua" w:eastAsiaTheme="minorEastAsia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570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610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624</w:t>
            </w:r>
          </w:p>
        </w:tc>
        <w:tc>
          <w:tcPr>
            <w:tcW w:w="1299" w:type="dxa"/>
            <w:hideMark/>
          </w:tcPr>
          <w:p w14:paraId="409E352C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Times New Roman" w:eastAsia="Calibri" w:hAnsi="Times New Roman" w:cs="Times New Roman"/>
                <w:color w:val="000000"/>
              </w:rPr>
              <w:lastRenderedPageBreak/>
              <w:t>˗</w:t>
            </w:r>
          </w:p>
        </w:tc>
        <w:tc>
          <w:tcPr>
            <w:tcW w:w="2835" w:type="dxa"/>
            <w:hideMark/>
          </w:tcPr>
          <w:p w14:paraId="106ABB4B" w14:textId="2655C53D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Huma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onocytic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U937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hat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stably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express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IV-1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Nef</w:t>
            </w:r>
          </w:p>
        </w:tc>
        <w:tc>
          <w:tcPr>
            <w:tcW w:w="2551" w:type="dxa"/>
            <w:hideMark/>
          </w:tcPr>
          <w:p w14:paraId="699FEBB5" w14:textId="363656E0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Alter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severa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athway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volv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IV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pathogenesis</w:t>
            </w:r>
          </w:p>
        </w:tc>
        <w:tc>
          <w:tcPr>
            <w:tcW w:w="1385" w:type="dxa"/>
            <w:hideMark/>
          </w:tcPr>
          <w:p w14:paraId="37227930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BcWlsPC9BdXRob3I+PFllYXI+MjAxNDwvWWVhcj48UmVj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BcWlsPC9BdXRob3I+PFllYXI+MjAxNDwvWWVhcj48UmVj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97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3C65CA52" w14:textId="77777777" w:rsidTr="00C70302">
        <w:trPr>
          <w:trHeight w:val="1296"/>
        </w:trPr>
        <w:tc>
          <w:tcPr>
            <w:tcW w:w="2420" w:type="dxa"/>
          </w:tcPr>
          <w:p w14:paraId="6E4242A7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870" w:type="dxa"/>
            <w:hideMark/>
          </w:tcPr>
          <w:p w14:paraId="764E29F8" w14:textId="3AB5C4A4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17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9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9b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0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26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8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9a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9b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9c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92a,</w:t>
            </w:r>
            <w:r w:rsidR="00B12CF5">
              <w:rPr>
                <w:rFonts w:ascii="Book Antiqua" w:eastAsiaTheme="minorEastAsia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25b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49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150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223,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324-5p,</w:t>
            </w:r>
            <w:r w:rsidR="00B12CF5">
              <w:rPr>
                <w:rFonts w:ascii="Book Antiqua" w:eastAsiaTheme="minorEastAsia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378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miR-382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</w:p>
        </w:tc>
        <w:tc>
          <w:tcPr>
            <w:tcW w:w="1299" w:type="dxa"/>
            <w:hideMark/>
          </w:tcPr>
          <w:p w14:paraId="2FACFC0A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+</w:t>
            </w:r>
          </w:p>
        </w:tc>
        <w:tc>
          <w:tcPr>
            <w:tcW w:w="2835" w:type="dxa"/>
            <w:hideMark/>
          </w:tcPr>
          <w:p w14:paraId="1A4DE9AC" w14:textId="31EA07AB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Nef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exosome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</w:p>
        </w:tc>
        <w:tc>
          <w:tcPr>
            <w:tcW w:w="2551" w:type="dxa"/>
            <w:hideMark/>
          </w:tcPr>
          <w:p w14:paraId="3A0A1D63" w14:textId="2AE76B01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Inhibi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HIV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replication</w:t>
            </w:r>
          </w:p>
        </w:tc>
        <w:tc>
          <w:tcPr>
            <w:tcW w:w="1385" w:type="dxa"/>
            <w:hideMark/>
          </w:tcPr>
          <w:p w14:paraId="311637C2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BcWlsPC9BdXRob3I+PFllYXI+MjAxNDwvWWVhcj48UmVj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BcWlsPC9BdXRob3I+PFllYXI+MjAxNDwvWWVhcj48UmVj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97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6CC80D16" w14:textId="77777777" w:rsidTr="00C70302">
        <w:trPr>
          <w:trHeight w:val="1296"/>
        </w:trPr>
        <w:tc>
          <w:tcPr>
            <w:tcW w:w="2420" w:type="dxa"/>
            <w:hideMark/>
          </w:tcPr>
          <w:p w14:paraId="280F7226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Vpr</w:t>
            </w:r>
          </w:p>
        </w:tc>
        <w:tc>
          <w:tcPr>
            <w:tcW w:w="1870" w:type="dxa"/>
            <w:hideMark/>
          </w:tcPr>
          <w:p w14:paraId="739AE4C8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942-5p</w:t>
            </w:r>
          </w:p>
        </w:tc>
        <w:tc>
          <w:tcPr>
            <w:tcW w:w="1299" w:type="dxa"/>
            <w:hideMark/>
          </w:tcPr>
          <w:p w14:paraId="1847C9B7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+</w:t>
            </w:r>
          </w:p>
        </w:tc>
        <w:tc>
          <w:tcPr>
            <w:tcW w:w="2835" w:type="dxa"/>
            <w:hideMark/>
          </w:tcPr>
          <w:p w14:paraId="15122B1A" w14:textId="3A5A6CC1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PE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s</w:t>
            </w:r>
          </w:p>
        </w:tc>
        <w:tc>
          <w:tcPr>
            <w:tcW w:w="2551" w:type="dxa"/>
            <w:hideMark/>
          </w:tcPr>
          <w:p w14:paraId="750C5211" w14:textId="22690CD5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Targe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κBα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ctivation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of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NF-κB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="00131D15" w:rsidRPr="00EF606B">
              <w:rPr>
                <w:rFonts w:ascii="Book Antiqua" w:eastAsia="Calibri" w:hAnsi="Book Antiqua" w:cs="Book Antiqua"/>
                <w:color w:val="000000"/>
              </w:rPr>
              <w:t>signalling</w:t>
            </w:r>
          </w:p>
        </w:tc>
        <w:tc>
          <w:tcPr>
            <w:tcW w:w="1385" w:type="dxa"/>
            <w:hideMark/>
          </w:tcPr>
          <w:p w14:paraId="74B55D45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ZYW48L0F1dGhvcj48WWVhcj4yMDE4PC9ZZWFyPjxSZWNO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ZYW48L0F1dGhvcj48WWVhcj4yMDE4PC9ZZWFyPjxSZWNO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98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  <w:tr w:rsidR="00064B85" w:rsidRPr="00EF606B" w14:paraId="2F5CE8A7" w14:textId="77777777" w:rsidTr="00C70302">
        <w:trPr>
          <w:trHeight w:val="1296"/>
        </w:trPr>
        <w:tc>
          <w:tcPr>
            <w:tcW w:w="2420" w:type="dxa"/>
          </w:tcPr>
          <w:p w14:paraId="51AAE9EB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</w:p>
        </w:tc>
        <w:tc>
          <w:tcPr>
            <w:tcW w:w="1870" w:type="dxa"/>
            <w:hideMark/>
          </w:tcPr>
          <w:p w14:paraId="24DCCFFD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miR-711</w:t>
            </w:r>
          </w:p>
        </w:tc>
        <w:tc>
          <w:tcPr>
            <w:tcW w:w="1299" w:type="dxa"/>
            <w:hideMark/>
          </w:tcPr>
          <w:p w14:paraId="4623DACD" w14:textId="77777777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+</w:t>
            </w:r>
          </w:p>
        </w:tc>
        <w:tc>
          <w:tcPr>
            <w:tcW w:w="2835" w:type="dxa"/>
            <w:hideMark/>
          </w:tcPr>
          <w:p w14:paraId="688DC5A9" w14:textId="0EF5F3BD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PEL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cells</w:t>
            </w:r>
          </w:p>
        </w:tc>
        <w:tc>
          <w:tcPr>
            <w:tcW w:w="2551" w:type="dxa"/>
            <w:hideMark/>
          </w:tcPr>
          <w:p w14:paraId="5FB631B7" w14:textId="74D60E4C" w:rsidR="00064B85" w:rsidRPr="00EF606B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EF606B">
              <w:rPr>
                <w:rFonts w:ascii="Book Antiqua" w:eastAsia="Calibri" w:hAnsi="Book Antiqua" w:cs="Book Antiqua"/>
                <w:color w:val="000000"/>
              </w:rPr>
              <w:t>Directly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arget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Notch1</w:t>
            </w:r>
            <w:r w:rsidR="00B12CF5">
              <w:rPr>
                <w:rFonts w:ascii="Book Antiqua" w:eastAsiaTheme="minorEastAsia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an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reduced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levels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of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IκBα</w:t>
            </w:r>
            <w:r w:rsidR="00B12CF5">
              <w:rPr>
                <w:rFonts w:ascii="Book Antiqua" w:eastAsia="Calibri" w:hAnsi="Book Antiqua" w:cs="Book Antiqua"/>
                <w:color w:val="000000"/>
              </w:rPr>
              <w:t xml:space="preserve"> </w:t>
            </w:r>
            <w:r w:rsidRPr="00EF606B">
              <w:rPr>
                <w:rFonts w:ascii="Book Antiqua" w:eastAsia="Calibri" w:hAnsi="Book Antiqua" w:cs="Book Antiqua"/>
                <w:color w:val="000000"/>
              </w:rPr>
              <w:t>transcript</w:t>
            </w:r>
          </w:p>
        </w:tc>
        <w:tc>
          <w:tcPr>
            <w:tcW w:w="1385" w:type="dxa"/>
            <w:hideMark/>
          </w:tcPr>
          <w:p w14:paraId="6B9E34CF" w14:textId="77777777" w:rsidR="00064B85" w:rsidRPr="009554E3" w:rsidRDefault="00064B85" w:rsidP="00EF606B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Book Antiqua"/>
                <w:color w:val="000000"/>
              </w:rPr>
            </w:pP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ZYW48L0F1dGhvcj48WWVhcj4yMDE4PC9ZZWFyPjxSZWNO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begin">
                <w:fldData xml:space="preserve">PEVuZE5vdGU+PENpdGU+PEF1dGhvcj5ZYW48L0F1dGhvcj48WWVhcj4yMDE4PC9ZZWFyPjxSZWNO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</w:fldData>
              </w:fldCha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instrText xml:space="preserve"> ADDIN EN.CITE.DATA </w:instrText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  <w:r w:rsidRPr="009554E3">
              <w:rPr>
                <w:rFonts w:ascii="Book Antiqua" w:eastAsia="Calibri" w:hAnsi="Book Antiqua" w:cs="Book Antiqua"/>
                <w:color w:val="000000"/>
              </w:rPr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separate"/>
            </w:r>
            <w:r w:rsidRPr="009554E3">
              <w:rPr>
                <w:rFonts w:ascii="Book Antiqua" w:eastAsia="Calibri" w:hAnsi="Book Antiqua" w:cs="Book Antiqua"/>
                <w:color w:val="000000"/>
              </w:rPr>
              <w:t>[198]</w:t>
            </w:r>
            <w:r w:rsidRPr="009554E3">
              <w:rPr>
                <w:rFonts w:ascii="Book Antiqua" w:eastAsia="Calibri" w:hAnsi="Book Antiqua" w:cs="Book Antiqua"/>
                <w:color w:val="000000"/>
              </w:rPr>
              <w:fldChar w:fldCharType="end"/>
            </w:r>
          </w:p>
        </w:tc>
      </w:tr>
    </w:tbl>
    <w:p w14:paraId="45D4E733" w14:textId="331E15AE" w:rsidR="00A77B3E" w:rsidRPr="00EF606B" w:rsidRDefault="009554E3" w:rsidP="00EF606B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eastAsia="Calibri" w:hAnsi="Book Antiqua" w:cs="Book Antiqua"/>
          <w:color w:val="000000"/>
        </w:rPr>
        <w:t>“</w:t>
      </w:r>
      <w:r w:rsidR="00064B85" w:rsidRPr="00EF606B">
        <w:rPr>
          <w:rFonts w:ascii="Book Antiqua" w:eastAsia="Calibri" w:hAnsi="Book Antiqua" w:cs="Book Antiqua"/>
          <w:color w:val="000000"/>
        </w:rPr>
        <w:t>+</w:t>
      </w:r>
      <w:r>
        <w:rPr>
          <w:rFonts w:ascii="Book Antiqua" w:eastAsia="Calibri" w:hAnsi="Book Antiqua" w:cs="Book Antiqua"/>
          <w:color w:val="000000"/>
        </w:rPr>
        <w:t>”</w:t>
      </w:r>
      <w:r w:rsidR="00064B85" w:rsidRPr="00EF606B">
        <w:rPr>
          <w:rFonts w:ascii="Book Antiqua" w:eastAsia="Calibri" w:hAnsi="Book Antiqua" w:cs="Book Antiqua"/>
          <w:color w:val="000000"/>
        </w:rPr>
        <w:t>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SimSun" w:hAnsi="Book Antiqua" w:cs="Book Antiqua"/>
          <w:color w:val="000000"/>
          <w:lang w:eastAsia="zh-CN"/>
        </w:rPr>
        <w:t>U</w:t>
      </w:r>
      <w:r w:rsidR="00064B85" w:rsidRPr="00EF606B">
        <w:rPr>
          <w:rFonts w:ascii="Book Antiqua" w:eastAsia="Calibri" w:hAnsi="Book Antiqua" w:cs="Book Antiqua"/>
          <w:color w:val="000000"/>
        </w:rPr>
        <w:t>pregulation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>
        <w:rPr>
          <w:rFonts w:ascii="Book Antiqua" w:eastAsia="Calibri" w:hAnsi="Book Antiqua" w:cs="Book Antiqua"/>
          <w:color w:val="000000"/>
        </w:rPr>
        <w:t>“</w:t>
      </w:r>
      <w:r w:rsidR="00064B85" w:rsidRPr="00EF606B">
        <w:rPr>
          <w:rFonts w:eastAsia="Calibri"/>
          <w:color w:val="000000"/>
        </w:rPr>
        <w:t>˗</w:t>
      </w:r>
      <w:r>
        <w:rPr>
          <w:rFonts w:ascii="Book Antiqua" w:eastAsia="Calibri" w:hAnsi="Book Antiqua" w:cs="Book Antiqua"/>
          <w:color w:val="000000"/>
        </w:rPr>
        <w:t>”</w:t>
      </w:r>
      <w:r w:rsidR="00064B85" w:rsidRPr="00EF606B">
        <w:rPr>
          <w:rFonts w:ascii="Book Antiqua" w:eastAsia="Calibri" w:hAnsi="Book Antiqua" w:cs="Book Antiqua"/>
          <w:color w:val="000000"/>
        </w:rPr>
        <w:t>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SimSun" w:hAnsi="Book Antiqua" w:cs="Book Antiqua"/>
          <w:color w:val="000000"/>
          <w:lang w:eastAsia="zh-CN"/>
        </w:rPr>
        <w:t>D</w:t>
      </w:r>
      <w:r w:rsidR="00064B85" w:rsidRPr="00EF606B">
        <w:rPr>
          <w:rFonts w:ascii="Book Antiqua" w:eastAsia="Calibri" w:hAnsi="Book Antiqua" w:cs="Book Antiqua"/>
          <w:color w:val="000000"/>
        </w:rPr>
        <w:t>ownregulation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9B63D1" w:rsidRPr="00EF606B">
        <w:rPr>
          <w:rFonts w:ascii="Book Antiqua" w:eastAsia="Calibri" w:hAnsi="Book Antiqua" w:cs="Book Antiqua"/>
          <w:color w:val="000000"/>
          <w:shd w:val="clear" w:color="auto" w:fill="FFFFFF"/>
        </w:rPr>
        <w:t>miRNA</w:t>
      </w:r>
      <w:r w:rsidR="009B63D1" w:rsidRPr="00EF606B">
        <w:rPr>
          <w:rFonts w:ascii="Book Antiqua" w:eastAsia="Calibri" w:hAnsi="Book Antiqua" w:cs="Book Antiqua"/>
          <w:color w:val="000000"/>
        </w:rPr>
        <w:t>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9B63D1" w:rsidRPr="00EF606B">
        <w:rPr>
          <w:rFonts w:ascii="Book Antiqua" w:eastAsia="Calibri" w:hAnsi="Book Antiqua" w:cs="Book Antiqua"/>
        </w:rPr>
        <w:t>Micro</w:t>
      </w:r>
      <w:r w:rsidR="00B12CF5">
        <w:rPr>
          <w:rFonts w:ascii="Book Antiqua" w:eastAsia="Calibri" w:hAnsi="Book Antiqua" w:cs="Book Antiqua"/>
        </w:rPr>
        <w:t xml:space="preserve"> </w:t>
      </w:r>
      <w:r w:rsidR="009B63D1" w:rsidRPr="00EF606B">
        <w:rPr>
          <w:rFonts w:ascii="Book Antiqua" w:eastAsia="Calibri" w:hAnsi="Book Antiqua" w:cs="Book Antiqua"/>
        </w:rPr>
        <w:t>ribonucleic</w:t>
      </w:r>
      <w:r w:rsidR="00B12CF5">
        <w:rPr>
          <w:rFonts w:ascii="Book Antiqua" w:eastAsia="Calibri" w:hAnsi="Book Antiqua" w:cs="Book Antiqua"/>
        </w:rPr>
        <w:t xml:space="preserve"> </w:t>
      </w:r>
      <w:r w:rsidR="009B63D1" w:rsidRPr="00EF606B">
        <w:rPr>
          <w:rFonts w:ascii="Book Antiqua" w:eastAsia="Calibri" w:hAnsi="Book Antiqua" w:cs="Book Antiqua"/>
        </w:rPr>
        <w:t>acid</w:t>
      </w:r>
      <w:r w:rsidR="009B63D1" w:rsidRPr="00EF606B">
        <w:rPr>
          <w:rFonts w:ascii="Book Antiqua" w:eastAsia="Calibri" w:hAnsi="Book Antiqua" w:cs="Book Antiqua"/>
          <w:color w:val="000000"/>
        </w:rPr>
        <w:t>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9B63D1" w:rsidRPr="00EF606B">
        <w:rPr>
          <w:rFonts w:ascii="Book Antiqua" w:eastAsia="Calibri" w:hAnsi="Book Antiqua" w:cs="Book Antiqua"/>
          <w:color w:val="000000"/>
        </w:rPr>
        <w:t>HIV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9B63D1" w:rsidRPr="00EF606B">
        <w:rPr>
          <w:rFonts w:ascii="Book Antiqua" w:eastAsia="Calibri" w:hAnsi="Book Antiqua" w:cs="Book Antiqua"/>
          <w:color w:val="000000"/>
        </w:rPr>
        <w:t>Human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9B63D1" w:rsidRPr="00EF606B">
        <w:rPr>
          <w:rFonts w:ascii="Book Antiqua" w:eastAsia="Calibri" w:hAnsi="Book Antiqua" w:cs="Book Antiqua"/>
          <w:color w:val="000000"/>
        </w:rPr>
        <w:t>Immunodeficiency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9B63D1" w:rsidRPr="00EF606B">
        <w:rPr>
          <w:rFonts w:ascii="Book Antiqua" w:eastAsia="Calibri" w:hAnsi="Book Antiqua" w:cs="Book Antiqua"/>
          <w:color w:val="000000"/>
        </w:rPr>
        <w:t>virus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HEK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Human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embryonic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kidney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cells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BMVEC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Human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brain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microvascular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endothelial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cells;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PEL: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Primary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effusion</w:t>
      </w:r>
      <w:r w:rsidR="00B12CF5">
        <w:rPr>
          <w:rFonts w:ascii="Book Antiqua" w:eastAsia="Calibri" w:hAnsi="Book Antiqua" w:cs="Book Antiqua"/>
          <w:color w:val="000000"/>
        </w:rPr>
        <w:t xml:space="preserve"> </w:t>
      </w:r>
      <w:r w:rsidR="00064B85" w:rsidRPr="00EF606B">
        <w:rPr>
          <w:rFonts w:ascii="Book Antiqua" w:eastAsia="Calibri" w:hAnsi="Book Antiqua" w:cs="Book Antiqua"/>
          <w:color w:val="000000"/>
        </w:rPr>
        <w:t>lymphoma</w:t>
      </w:r>
      <w:r w:rsidR="008979FC" w:rsidRPr="00EF606B">
        <w:rPr>
          <w:rFonts w:ascii="Book Antiqua" w:eastAsia="Calibri" w:hAnsi="Book Antiqua" w:cs="Book Antiqua"/>
          <w:color w:val="000000"/>
        </w:rPr>
        <w:t>;</w:t>
      </w:r>
      <w:r w:rsidR="00B12CF5">
        <w:rPr>
          <w:rFonts w:ascii="Book Antiqua" w:eastAsia="SimSun" w:hAnsi="Book Antiqua" w:cs="Arial"/>
          <w:color w:val="2E3033"/>
          <w:lang w:eastAsia="zh-CN"/>
        </w:rPr>
        <w:t xml:space="preserve"> </w:t>
      </w:r>
      <w:r w:rsidR="008979FC" w:rsidRPr="00EF606B">
        <w:rPr>
          <w:rFonts w:ascii="Book Antiqua" w:eastAsia="Book Antiqua" w:hAnsi="Book Antiqua" w:cs="Book Antiqua"/>
          <w:color w:val="000000"/>
        </w:rPr>
        <w:t>NF-κB</w:t>
      </w:r>
      <w:r w:rsidR="008979FC" w:rsidRPr="00EF606B">
        <w:rPr>
          <w:rFonts w:ascii="Book Antiqua" w:eastAsia="SimSun" w:hAnsi="Book Antiqua" w:cs="Arial"/>
          <w:color w:val="2E3033"/>
          <w:lang w:eastAsia="zh-CN"/>
        </w:rPr>
        <w:t>:</w:t>
      </w:r>
      <w:r w:rsidR="00B12CF5">
        <w:rPr>
          <w:rFonts w:ascii="Book Antiqua" w:eastAsia="SimSun" w:hAnsi="Book Antiqua" w:cs="Arial"/>
          <w:color w:val="2E3033"/>
          <w:lang w:eastAsia="zh-CN"/>
        </w:rPr>
        <w:t xml:space="preserve"> </w:t>
      </w:r>
      <w:r w:rsidR="008979FC" w:rsidRPr="00EF606B">
        <w:rPr>
          <w:rFonts w:ascii="Book Antiqua" w:eastAsia="SimSun" w:hAnsi="Book Antiqua" w:cs="Arial"/>
          <w:color w:val="2E3033"/>
          <w:lang w:eastAsia="zh-CN"/>
        </w:rPr>
        <w:t>NF-kappaB</w:t>
      </w:r>
      <w:r w:rsidR="00B12CF5">
        <w:rPr>
          <w:rFonts w:ascii="Book Antiqua" w:eastAsia="SimSun" w:hAnsi="Book Antiqua" w:cs="Arial"/>
          <w:color w:val="2E3033"/>
          <w:lang w:eastAsia="zh-CN"/>
        </w:rPr>
        <w:t xml:space="preserve"> </w:t>
      </w:r>
      <w:r w:rsidR="008979FC" w:rsidRPr="00EF606B">
        <w:rPr>
          <w:rFonts w:ascii="Book Antiqua" w:eastAsia="SimSun" w:hAnsi="Book Antiqua" w:cs="Arial"/>
          <w:color w:val="2E3033"/>
          <w:lang w:eastAsia="zh-CN"/>
        </w:rPr>
        <w:t>inhibitor</w:t>
      </w:r>
      <w:r w:rsidR="00223E75" w:rsidRPr="00EF606B">
        <w:rPr>
          <w:rFonts w:ascii="Book Antiqua" w:hAnsi="Book Antiqua" w:cs="Book Antiqua"/>
          <w:color w:val="000000"/>
          <w:lang w:eastAsia="zh-CN"/>
        </w:rPr>
        <w:t>.</w:t>
      </w:r>
    </w:p>
    <w:sectPr w:rsidR="00A77B3E" w:rsidRPr="00EF606B" w:rsidSect="00C66FBA">
      <w:type w:val="continuous"/>
      <w:pgSz w:w="15840" w:h="12240" w:orient="landscape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7537A7D" w14:textId="77777777" w:rsidR="001C41D6" w:rsidRDefault="001C41D6" w:rsidP="00F55658">
      <w:r>
        <w:separator/>
      </w:r>
    </w:p>
  </w:endnote>
  <w:endnote w:type="continuationSeparator" w:id="0">
    <w:p w14:paraId="72189C91" w14:textId="77777777" w:rsidR="001C41D6" w:rsidRDefault="001C41D6" w:rsidP="00F5565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Fonts w:ascii="Book Antiqua" w:hAnsi="Book Antiqua"/>
        <w:sz w:val="24"/>
        <w:szCs w:val="24"/>
      </w:rPr>
      <w:id w:val="919133021"/>
      <w:docPartObj>
        <w:docPartGallery w:val="Page Numbers (Bottom of Page)"/>
        <w:docPartUnique/>
      </w:docPartObj>
    </w:sdtPr>
    <w:sdtEndPr/>
    <w:sdtContent>
      <w:sdt>
        <w:sdtPr>
          <w:rPr>
            <w:rFonts w:ascii="Book Antiqua" w:hAnsi="Book Antiqua"/>
            <w:sz w:val="24"/>
            <w:szCs w:val="24"/>
          </w:r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1935E0AE" w14:textId="33897EF8" w:rsidR="00C66FBA" w:rsidRPr="00631D33" w:rsidRDefault="00C66FBA">
            <w:pPr>
              <w:pStyle w:val="Footer"/>
              <w:jc w:val="right"/>
              <w:rPr>
                <w:rFonts w:ascii="Book Antiqua" w:hAnsi="Book Antiqua"/>
                <w:sz w:val="24"/>
                <w:szCs w:val="24"/>
              </w:rPr>
            </w:pPr>
            <w:r w:rsidRPr="00631D33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631D33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631D33">
              <w:rPr>
                <w:rFonts w:ascii="Book Antiqua" w:hAnsi="Book Antiqua"/>
                <w:sz w:val="24"/>
                <w:szCs w:val="24"/>
              </w:rPr>
              <w:instrText>PAGE</w:instrText>
            </w:r>
            <w:r w:rsidRPr="00631D33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631D33">
              <w:rPr>
                <w:rFonts w:ascii="Book Antiqua" w:hAnsi="Book Antiqua"/>
                <w:noProof/>
                <w:sz w:val="24"/>
                <w:szCs w:val="24"/>
              </w:rPr>
              <w:t>67</w:t>
            </w:r>
            <w:r w:rsidRPr="00631D33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631D33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/ </w:t>
            </w:r>
            <w:r w:rsidRPr="00631D33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631D33">
              <w:rPr>
                <w:rFonts w:ascii="Book Antiqua" w:hAnsi="Book Antiqua"/>
                <w:sz w:val="24"/>
                <w:szCs w:val="24"/>
              </w:rPr>
              <w:instrText>NUMPAGES</w:instrText>
            </w:r>
            <w:r w:rsidRPr="00631D33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631D33">
              <w:rPr>
                <w:rFonts w:ascii="Book Antiqua" w:hAnsi="Book Antiqua"/>
                <w:noProof/>
                <w:sz w:val="24"/>
                <w:szCs w:val="24"/>
              </w:rPr>
              <w:t>67</w:t>
            </w:r>
            <w:r w:rsidRPr="00631D33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sdtContent>
      </w:sdt>
    </w:sdtContent>
  </w:sdt>
  <w:p w14:paraId="71850DD2" w14:textId="77777777" w:rsidR="00C66FBA" w:rsidRDefault="00C66FB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F623397" w14:textId="77777777" w:rsidR="001C41D6" w:rsidRDefault="001C41D6" w:rsidP="00F55658">
      <w:r>
        <w:separator/>
      </w:r>
    </w:p>
  </w:footnote>
  <w:footnote w:type="continuationSeparator" w:id="0">
    <w:p w14:paraId="4EED188C" w14:textId="77777777" w:rsidR="001C41D6" w:rsidRDefault="001C41D6" w:rsidP="00F5565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61F6465"/>
    <w:multiLevelType w:val="multilevel"/>
    <w:tmpl w:val="6A5E3A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8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77B3E"/>
    <w:rsid w:val="00031E6F"/>
    <w:rsid w:val="000451B9"/>
    <w:rsid w:val="000507A0"/>
    <w:rsid w:val="00052B74"/>
    <w:rsid w:val="00057EA5"/>
    <w:rsid w:val="00064B85"/>
    <w:rsid w:val="000950CD"/>
    <w:rsid w:val="000A1593"/>
    <w:rsid w:val="000A2B40"/>
    <w:rsid w:val="000A3F4D"/>
    <w:rsid w:val="000C3A60"/>
    <w:rsid w:val="000E7BF8"/>
    <w:rsid w:val="00111284"/>
    <w:rsid w:val="0011300A"/>
    <w:rsid w:val="00131D15"/>
    <w:rsid w:val="0014175E"/>
    <w:rsid w:val="00145F4F"/>
    <w:rsid w:val="00151605"/>
    <w:rsid w:val="00167F10"/>
    <w:rsid w:val="001723B0"/>
    <w:rsid w:val="001950FF"/>
    <w:rsid w:val="00197A8B"/>
    <w:rsid w:val="001C41D6"/>
    <w:rsid w:val="001C4A2F"/>
    <w:rsid w:val="001D67AB"/>
    <w:rsid w:val="001F154A"/>
    <w:rsid w:val="00223E75"/>
    <w:rsid w:val="0024539C"/>
    <w:rsid w:val="002453C7"/>
    <w:rsid w:val="002C52C7"/>
    <w:rsid w:val="002D6E0A"/>
    <w:rsid w:val="00302EEA"/>
    <w:rsid w:val="00361C4D"/>
    <w:rsid w:val="0036633E"/>
    <w:rsid w:val="003C3442"/>
    <w:rsid w:val="003E1DF8"/>
    <w:rsid w:val="00405C41"/>
    <w:rsid w:val="0047212D"/>
    <w:rsid w:val="00492D08"/>
    <w:rsid w:val="004B616F"/>
    <w:rsid w:val="004C6E22"/>
    <w:rsid w:val="004D0636"/>
    <w:rsid w:val="004D1BE9"/>
    <w:rsid w:val="00541294"/>
    <w:rsid w:val="005463DC"/>
    <w:rsid w:val="00566780"/>
    <w:rsid w:val="005869D9"/>
    <w:rsid w:val="005B70D1"/>
    <w:rsid w:val="00631D33"/>
    <w:rsid w:val="00634C2A"/>
    <w:rsid w:val="0063754E"/>
    <w:rsid w:val="00673CB7"/>
    <w:rsid w:val="00690C54"/>
    <w:rsid w:val="006A5C80"/>
    <w:rsid w:val="006B2F20"/>
    <w:rsid w:val="006D07E9"/>
    <w:rsid w:val="0072731B"/>
    <w:rsid w:val="0073736A"/>
    <w:rsid w:val="00751DA9"/>
    <w:rsid w:val="00805BBD"/>
    <w:rsid w:val="00815477"/>
    <w:rsid w:val="00821305"/>
    <w:rsid w:val="008224B9"/>
    <w:rsid w:val="008375EE"/>
    <w:rsid w:val="00877F25"/>
    <w:rsid w:val="00896CE6"/>
    <w:rsid w:val="008979FC"/>
    <w:rsid w:val="008C039D"/>
    <w:rsid w:val="0091523D"/>
    <w:rsid w:val="00915F54"/>
    <w:rsid w:val="0092098F"/>
    <w:rsid w:val="009325B3"/>
    <w:rsid w:val="009330A4"/>
    <w:rsid w:val="009554E3"/>
    <w:rsid w:val="00963F94"/>
    <w:rsid w:val="00993E10"/>
    <w:rsid w:val="009A0E85"/>
    <w:rsid w:val="009B63D1"/>
    <w:rsid w:val="009F2E95"/>
    <w:rsid w:val="00A51C3D"/>
    <w:rsid w:val="00A77B3E"/>
    <w:rsid w:val="00A82C8A"/>
    <w:rsid w:val="00AD6FE1"/>
    <w:rsid w:val="00B041B4"/>
    <w:rsid w:val="00B11D87"/>
    <w:rsid w:val="00B12CF5"/>
    <w:rsid w:val="00B63D83"/>
    <w:rsid w:val="00B94D27"/>
    <w:rsid w:val="00B97B06"/>
    <w:rsid w:val="00C064C3"/>
    <w:rsid w:val="00C66FBA"/>
    <w:rsid w:val="00C70302"/>
    <w:rsid w:val="00C76396"/>
    <w:rsid w:val="00CA2A55"/>
    <w:rsid w:val="00D26605"/>
    <w:rsid w:val="00D315DB"/>
    <w:rsid w:val="00D45FAD"/>
    <w:rsid w:val="00D63871"/>
    <w:rsid w:val="00D6630D"/>
    <w:rsid w:val="00D754BA"/>
    <w:rsid w:val="00D979F0"/>
    <w:rsid w:val="00DA2181"/>
    <w:rsid w:val="00DB7862"/>
    <w:rsid w:val="00DD3882"/>
    <w:rsid w:val="00DF5B0B"/>
    <w:rsid w:val="00E21801"/>
    <w:rsid w:val="00ED282D"/>
    <w:rsid w:val="00ED6769"/>
    <w:rsid w:val="00EE098C"/>
    <w:rsid w:val="00EE35DA"/>
    <w:rsid w:val="00EF606B"/>
    <w:rsid w:val="00F24876"/>
    <w:rsid w:val="00F55658"/>
    <w:rsid w:val="00FA18C6"/>
    <w:rsid w:val="00FF27C7"/>
    <w:rsid w:val="00FF6E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6F81833"/>
  <w15:docId w15:val="{26EFC55B-FA66-433C-9690-B2E50E657A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it">
    <w:name w:val="cit"/>
    <w:basedOn w:val="DefaultParagraphFont"/>
    <w:rsid w:val="004D1BE9"/>
  </w:style>
  <w:style w:type="table" w:styleId="TableGrid">
    <w:name w:val="Table Grid"/>
    <w:basedOn w:val="TableNormal"/>
    <w:uiPriority w:val="39"/>
    <w:rsid w:val="00064B85"/>
    <w:rPr>
      <w:rFonts w:asciiTheme="minorHAnsi" w:eastAsia="Times New Roman" w:hAnsiTheme="minorHAnsi" w:cstheme="minorBidi"/>
      <w:lang w:val="en-GB" w:eastAsia="zh-C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uiPriority w:val="39"/>
    <w:rsid w:val="00064B85"/>
    <w:rPr>
      <w:rFonts w:asciiTheme="minorHAnsi" w:eastAsia="Times New Roman" w:hAnsiTheme="minorHAnsi" w:cstheme="minorBidi"/>
      <w:lang w:eastAsia="zh-C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nhideWhenUsed/>
    <w:rsid w:val="00F5565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F55658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55658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55658"/>
    <w:rPr>
      <w:sz w:val="18"/>
      <w:szCs w:val="18"/>
    </w:rPr>
  </w:style>
  <w:style w:type="character" w:styleId="CommentReference">
    <w:name w:val="annotation reference"/>
    <w:basedOn w:val="DefaultParagraphFont"/>
    <w:semiHidden/>
    <w:unhideWhenUsed/>
    <w:rsid w:val="004D0636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4D063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4D0636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4D06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4D0636"/>
    <w:rPr>
      <w:b/>
      <w:bCs/>
    </w:rPr>
  </w:style>
  <w:style w:type="paragraph" w:styleId="BalloonText">
    <w:name w:val="Balloon Text"/>
    <w:basedOn w:val="Normal"/>
    <w:link w:val="BalloonTextChar"/>
    <w:semiHidden/>
    <w:unhideWhenUsed/>
    <w:rsid w:val="0081547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815477"/>
    <w:rPr>
      <w:sz w:val="18"/>
      <w:szCs w:val="18"/>
    </w:rPr>
  </w:style>
  <w:style w:type="paragraph" w:styleId="Revision">
    <w:name w:val="Revision"/>
    <w:hidden/>
    <w:uiPriority w:val="99"/>
    <w:semiHidden/>
    <w:rsid w:val="00131D15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01183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00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0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63C1E96-0769-46DB-8295-B5EA53E123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6</Pages>
  <Words>18000</Words>
  <Characters>108724</Characters>
  <Application>Microsoft Office Word</Application>
  <DocSecurity>0</DocSecurity>
  <Lines>1941</Lines>
  <Paragraphs>7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0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86150</dc:creator>
  <cp:lastModifiedBy>Donna Fox</cp:lastModifiedBy>
  <cp:revision>2</cp:revision>
  <dcterms:created xsi:type="dcterms:W3CDTF">2021-05-22T19:21:00Z</dcterms:created>
  <dcterms:modified xsi:type="dcterms:W3CDTF">2021-05-22T19:21:00Z</dcterms:modified>
</cp:coreProperties>
</file>